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394B0" w14:textId="033ABCA4" w:rsidR="00BE30DC" w:rsidRDefault="00BE30DC" w:rsidP="00F4427C">
      <w:r>
        <w:t>Supporting information for:</w:t>
      </w:r>
    </w:p>
    <w:p w14:paraId="52533CA5" w14:textId="77777777" w:rsidR="003A064D" w:rsidRDefault="003A064D" w:rsidP="003A064D">
      <w:pPr>
        <w:pStyle w:val="Heading1"/>
      </w:pPr>
      <w:r w:rsidRPr="003322B0">
        <w:t>Prioritizing pesticides of potential concern and identifying potential mixture effects in Great Lakes tributaries using passive samplers</w:t>
      </w:r>
    </w:p>
    <w:p w14:paraId="1647373A" w14:textId="77777777" w:rsidR="006E01CB" w:rsidRDefault="006E01CB" w:rsidP="006E01CB">
      <w:pPr>
        <w:spacing w:after="0" w:line="480" w:lineRule="auto"/>
      </w:pPr>
    </w:p>
    <w:p w14:paraId="451E6D8F" w14:textId="77777777" w:rsidR="006E01CB" w:rsidRDefault="006E01CB" w:rsidP="006E01CB">
      <w:pPr>
        <w:spacing w:after="0" w:line="480" w:lineRule="auto"/>
      </w:pPr>
      <w:r>
        <w:t>Luke C. Loken</w:t>
      </w:r>
      <w:r>
        <w:rPr>
          <w:vertAlign w:val="superscript"/>
        </w:rPr>
        <w:t>*1</w:t>
      </w:r>
      <w:r>
        <w:t>, Steven R. Corsi</w:t>
      </w:r>
      <w:r>
        <w:rPr>
          <w:vertAlign w:val="superscript"/>
        </w:rPr>
        <w:t>1</w:t>
      </w:r>
      <w:r>
        <w:t>, David A. Alvarez</w:t>
      </w:r>
      <w:r>
        <w:rPr>
          <w:vertAlign w:val="superscript"/>
        </w:rPr>
        <w:t>2</w:t>
      </w:r>
      <w:r>
        <w:t>, Gerald T. Ankley</w:t>
      </w:r>
      <w:r>
        <w:rPr>
          <w:vertAlign w:val="superscript"/>
        </w:rPr>
        <w:t>3</w:t>
      </w:r>
      <w:r>
        <w:t>, Austin K. Baldwin</w:t>
      </w:r>
      <w:r>
        <w:rPr>
          <w:vertAlign w:val="superscript"/>
        </w:rPr>
        <w:t>4</w:t>
      </w:r>
      <w:r>
        <w:t>, Brett R. Blackwell</w:t>
      </w:r>
      <w:r>
        <w:rPr>
          <w:vertAlign w:val="superscript"/>
        </w:rPr>
        <w:t>3</w:t>
      </w:r>
      <w:r>
        <w:t>, Laura A. De Cicco</w:t>
      </w:r>
      <w:r>
        <w:rPr>
          <w:vertAlign w:val="superscript"/>
        </w:rPr>
        <w:t>1</w:t>
      </w:r>
      <w:r>
        <w:t>, Michele A. Nott</w:t>
      </w:r>
      <w:r>
        <w:rPr>
          <w:vertAlign w:val="superscript"/>
        </w:rPr>
        <w:t>1</w:t>
      </w:r>
      <w:r>
        <w:t>, Samantha K. Oliver</w:t>
      </w:r>
      <w:r>
        <w:rPr>
          <w:vertAlign w:val="superscript"/>
        </w:rPr>
        <w:t>1</w:t>
      </w:r>
      <w:r>
        <w:t>, Daniel L. Villeneuve</w:t>
      </w:r>
      <w:r>
        <w:rPr>
          <w:vertAlign w:val="superscript"/>
        </w:rPr>
        <w:t>3</w:t>
      </w:r>
    </w:p>
    <w:p w14:paraId="3B5DD759" w14:textId="77777777" w:rsidR="006E01CB" w:rsidRDefault="006E01CB" w:rsidP="006E01CB">
      <w:pPr>
        <w:spacing w:after="0" w:line="480" w:lineRule="auto"/>
      </w:pPr>
    </w:p>
    <w:p w14:paraId="1A1B475A" w14:textId="77777777" w:rsidR="006E01CB" w:rsidRDefault="006E01CB" w:rsidP="006E01CB">
      <w:pPr>
        <w:spacing w:after="0" w:line="480" w:lineRule="auto"/>
        <w:rPr>
          <w:rFonts w:cs="Times New Roman"/>
        </w:rPr>
      </w:pPr>
      <w:r>
        <w:rPr>
          <w:rFonts w:cs="Times New Roman"/>
          <w:vertAlign w:val="superscript"/>
        </w:rPr>
        <w:t>1</w:t>
      </w:r>
      <w:r>
        <w:rPr>
          <w:rFonts w:cs="Times New Roman"/>
        </w:rPr>
        <w:t xml:space="preserve"> U.S. Geological Survey, Upper Midwest Water Science Center, Madison, WI, USA</w:t>
      </w:r>
    </w:p>
    <w:p w14:paraId="238D0F41" w14:textId="77777777" w:rsidR="006E01CB" w:rsidRDefault="006E01CB" w:rsidP="006E01CB">
      <w:pPr>
        <w:spacing w:after="0" w:line="480" w:lineRule="auto"/>
        <w:rPr>
          <w:rFonts w:cs="Times New Roman"/>
        </w:rPr>
      </w:pPr>
      <w:r>
        <w:rPr>
          <w:rFonts w:cs="Times New Roman"/>
          <w:vertAlign w:val="superscript"/>
        </w:rPr>
        <w:t>2</w:t>
      </w:r>
      <w:r>
        <w:rPr>
          <w:rFonts w:cs="Times New Roman"/>
        </w:rPr>
        <w:t xml:space="preserve"> U.S. Geological Survey, Columbia Environmental Research Center, Colombia, MO, USA</w:t>
      </w:r>
    </w:p>
    <w:p w14:paraId="758EF5FE" w14:textId="020BEBE7" w:rsidR="006E01CB" w:rsidRDefault="006E01CB" w:rsidP="006E01CB">
      <w:pPr>
        <w:spacing w:after="0" w:line="480" w:lineRule="auto"/>
      </w:pPr>
      <w:r>
        <w:rPr>
          <w:vertAlign w:val="superscript"/>
        </w:rPr>
        <w:t>3</w:t>
      </w:r>
      <w:r>
        <w:t xml:space="preserve"> </w:t>
      </w:r>
      <w:r>
        <w:rPr>
          <w:rFonts w:cs="Times New Roman"/>
        </w:rPr>
        <w:t>U</w:t>
      </w:r>
      <w:r w:rsidR="003729D0">
        <w:rPr>
          <w:rFonts w:cs="Times New Roman"/>
        </w:rPr>
        <w:t>.S.</w:t>
      </w:r>
      <w:r>
        <w:rPr>
          <w:rFonts w:cs="Times New Roman"/>
        </w:rPr>
        <w:t xml:space="preserve"> Environmental Protection Agency, Center for Computational Toxicology and Exposure, Great Lakes Toxicology and Ecology Division, Duluth, MN, USA.</w:t>
      </w:r>
    </w:p>
    <w:p w14:paraId="0880191F" w14:textId="77777777" w:rsidR="006E01CB" w:rsidRDefault="006E01CB" w:rsidP="006E01CB">
      <w:pPr>
        <w:spacing w:after="0" w:line="480" w:lineRule="auto"/>
        <w:rPr>
          <w:rFonts w:cs="Times New Roman"/>
        </w:rPr>
      </w:pPr>
      <w:r>
        <w:rPr>
          <w:rFonts w:cs="Times New Roman"/>
          <w:vertAlign w:val="superscript"/>
        </w:rPr>
        <w:t>4</w:t>
      </w:r>
      <w:r>
        <w:rPr>
          <w:rFonts w:cs="Times New Roman"/>
        </w:rPr>
        <w:t xml:space="preserve"> U.S. Geological Survey, Idaho Water Science Center, Boise, ID, USA</w:t>
      </w:r>
    </w:p>
    <w:p w14:paraId="355079E0" w14:textId="77777777" w:rsidR="006E01CB" w:rsidRDefault="006E01CB" w:rsidP="006E01CB">
      <w:pPr>
        <w:spacing w:after="0" w:line="480" w:lineRule="auto"/>
      </w:pPr>
    </w:p>
    <w:p w14:paraId="6B606861" w14:textId="77777777" w:rsidR="006E01CB" w:rsidRDefault="006E01CB" w:rsidP="006E01CB">
      <w:pPr>
        <w:spacing w:after="0" w:line="480" w:lineRule="auto"/>
        <w:rPr>
          <w:rFonts w:cs="Times New Roman"/>
        </w:rPr>
      </w:pPr>
      <w:r>
        <w:rPr>
          <w:rFonts w:cs="Times New Roman"/>
          <w:vertAlign w:val="superscript"/>
        </w:rPr>
        <w:t>*</w:t>
      </w:r>
      <w:r>
        <w:rPr>
          <w:rFonts w:cs="Times New Roman"/>
        </w:rPr>
        <w:t xml:space="preserve"> Correspondence: lloken@usgs.gov</w:t>
      </w:r>
    </w:p>
    <w:p w14:paraId="6C91418E" w14:textId="77777777" w:rsidR="006E01CB" w:rsidRDefault="006E01CB" w:rsidP="006E01CB">
      <w:pPr>
        <w:spacing w:after="0" w:line="480" w:lineRule="auto"/>
        <w:rPr>
          <w:rFonts w:cs="Times New Roman"/>
        </w:rPr>
      </w:pPr>
    </w:p>
    <w:p w14:paraId="1DD100E0" w14:textId="77777777" w:rsidR="000B5511" w:rsidRDefault="000B5511" w:rsidP="00DB56A6">
      <w:pPr>
        <w:spacing w:line="360" w:lineRule="auto"/>
        <w:rPr>
          <w:b/>
        </w:rPr>
      </w:pPr>
      <w:r>
        <w:rPr>
          <w:b/>
        </w:rPr>
        <w:br w:type="page"/>
      </w:r>
    </w:p>
    <w:p w14:paraId="761B53FC" w14:textId="033A35D0" w:rsidR="000B5511" w:rsidRDefault="000B5511" w:rsidP="00DB56A6">
      <w:pPr>
        <w:spacing w:line="360" w:lineRule="auto"/>
        <w:rPr>
          <w:b/>
        </w:rPr>
      </w:pPr>
      <w:r>
        <w:rPr>
          <w:b/>
        </w:rPr>
        <w:lastRenderedPageBreak/>
        <w:t>S</w:t>
      </w:r>
      <w:r w:rsidR="00F76332">
        <w:rPr>
          <w:b/>
        </w:rPr>
        <w:t xml:space="preserve">upplementary </w:t>
      </w:r>
      <w:r w:rsidR="00B60303">
        <w:rPr>
          <w:b/>
        </w:rPr>
        <w:t xml:space="preserve">Information </w:t>
      </w:r>
      <w:r>
        <w:rPr>
          <w:b/>
        </w:rPr>
        <w:t>Figures</w:t>
      </w:r>
    </w:p>
    <w:p w14:paraId="57481BF3" w14:textId="77777777" w:rsidR="000B5511" w:rsidRDefault="000B5511" w:rsidP="00DB56A6">
      <w:pPr>
        <w:spacing w:line="360" w:lineRule="auto"/>
      </w:pPr>
      <w:r>
        <w:rPr>
          <w:noProof/>
        </w:rPr>
        <mc:AlternateContent>
          <mc:Choice Requires="wpg">
            <w:drawing>
              <wp:anchor distT="0" distB="0" distL="114300" distR="114300" simplePos="0" relativeHeight="251658244" behindDoc="0" locked="0" layoutInCell="1" allowOverlap="1" wp14:anchorId="29D2F593" wp14:editId="1D23CA91">
                <wp:simplePos x="0" y="0"/>
                <wp:positionH relativeFrom="column">
                  <wp:posOffset>0</wp:posOffset>
                </wp:positionH>
                <wp:positionV relativeFrom="paragraph">
                  <wp:posOffset>0</wp:posOffset>
                </wp:positionV>
                <wp:extent cx="5943600" cy="2971800"/>
                <wp:effectExtent l="0" t="0" r="0" b="0"/>
                <wp:wrapTopAndBottom/>
                <wp:docPr id="19" name="Group 19"/>
                <wp:cNvGraphicFramePr/>
                <a:graphic xmlns:a="http://schemas.openxmlformats.org/drawingml/2006/main">
                  <a:graphicData uri="http://schemas.microsoft.com/office/word/2010/wordprocessingGroup">
                    <wpg:wgp>
                      <wpg:cNvGrpSpPr/>
                      <wpg:grpSpPr>
                        <a:xfrm>
                          <a:off x="0" y="0"/>
                          <a:ext cx="5943600" cy="2971800"/>
                          <a:chOff x="0" y="0"/>
                          <a:chExt cx="5943600" cy="2971800"/>
                        </a:xfrm>
                      </wpg:grpSpPr>
                      <pic:pic xmlns:pic="http://schemas.openxmlformats.org/drawingml/2006/picture">
                        <pic:nvPicPr>
                          <pic:cNvPr id="11" name="Picture 1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971800" y="0"/>
                            <a:ext cx="2971800" cy="2971800"/>
                          </a:xfrm>
                          <a:prstGeom prst="rect">
                            <a:avLst/>
                          </a:prstGeom>
                          <a:noFill/>
                          <a:ln>
                            <a:noFill/>
                          </a:ln>
                        </pic:spPr>
                      </pic:pic>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971800" cy="2971800"/>
                          </a:xfrm>
                          <a:prstGeom prst="rect">
                            <a:avLst/>
                          </a:prstGeom>
                          <a:noFill/>
                          <a:ln>
                            <a:noFill/>
                          </a:ln>
                        </pic:spPr>
                      </pic:pic>
                    </wpg:wgp>
                  </a:graphicData>
                </a:graphic>
              </wp:anchor>
            </w:drawing>
          </mc:Choice>
          <mc:Fallback>
            <w:pict>
              <v:group w14:anchorId="60FA6AD1" id="Group 19" o:spid="_x0000_s1026" style="position:absolute;margin-left:0;margin-top:0;width:468pt;height:234pt;z-index:251658244" coordsize="59436,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29718;width:29718;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">
                  <v:imagedata r:id="rId13" o:title=""/>
                </v:shape>
                <v:shape id="Picture 4" o:spid="_x0000_s1028" type="#_x0000_t75" style="position:absolute;width:29718;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">
                  <v:imagedata r:id="rId14" o:title=""/>
                </v:shape>
                <w10:wrap type="topAndBottom"/>
              </v:group>
            </w:pict>
          </mc:Fallback>
        </mc:AlternateContent>
      </w:r>
    </w:p>
    <w:p w14:paraId="04652CD2" w14:textId="30A683AC" w:rsidR="000B5511" w:rsidRDefault="000B5511" w:rsidP="00DB56A6">
      <w:pPr>
        <w:spacing w:line="360" w:lineRule="auto"/>
      </w:pPr>
      <w:r w:rsidRPr="00627595">
        <w:rPr>
          <w:b/>
          <w:bCs/>
        </w:rPr>
        <w:t>Figure S</w:t>
      </w:r>
      <w:r>
        <w:rPr>
          <w:b/>
          <w:bCs/>
        </w:rPr>
        <w:t>I-1</w:t>
      </w:r>
      <w:r w:rsidRPr="00627595">
        <w:t>. Calculated</w:t>
      </w:r>
      <w:r>
        <w:t xml:space="preserve"> </w:t>
      </w:r>
      <w:r w:rsidR="00496019">
        <w:t>E</w:t>
      </w:r>
      <w:r>
        <w:t xml:space="preserve">xposure </w:t>
      </w:r>
      <w:r w:rsidR="00496019">
        <w:t>A</w:t>
      </w:r>
      <w:r>
        <w:t xml:space="preserve">ctivity </w:t>
      </w:r>
      <w:r w:rsidR="00496019">
        <w:t>R</w:t>
      </w:r>
      <w:r>
        <w:t>atios (</w:t>
      </w:r>
      <w:r w:rsidRPr="00E64878">
        <w:rPr>
          <w:i/>
          <w:iCs/>
        </w:rPr>
        <w:t>EARs</w:t>
      </w:r>
      <w:r>
        <w:t xml:space="preserve">; left) and </w:t>
      </w:r>
      <w:r w:rsidR="00496019">
        <w:t>T</w:t>
      </w:r>
      <w:r>
        <w:t xml:space="preserve">oxicity </w:t>
      </w:r>
      <w:r w:rsidR="00496019">
        <w:t>Q</w:t>
      </w:r>
      <w:r>
        <w:t>uotients (</w:t>
      </w:r>
      <w:r w:rsidRPr="0046311F">
        <w:rPr>
          <w:i/>
          <w:iCs/>
        </w:rPr>
        <w:t>TQs</w:t>
      </w:r>
      <w:r>
        <w:t xml:space="preserve">; right) based on the minimum detection limits (MDL) for surface discrete (x-axis) and passive (y-axis) samples </w:t>
      </w:r>
      <w:r>
        <w:rPr>
          <w:bCs/>
        </w:rPr>
        <w:t xml:space="preserve">for pesticides and pesticide transformation products in samples collected from </w:t>
      </w:r>
      <w:r w:rsidR="00BF699F">
        <w:rPr>
          <w:bCs/>
        </w:rPr>
        <w:t xml:space="preserve">15 </w:t>
      </w:r>
      <w:r>
        <w:rPr>
          <w:bCs/>
        </w:rPr>
        <w:t>Great Lakes tributaries, June-July 2016</w:t>
      </w:r>
      <w:r>
        <w:t xml:space="preserve">. Chemicals below the 1:1 line (dashed) had lower passive sampler MDLs. The solid lines are </w:t>
      </w:r>
      <w:r w:rsidRPr="00E64878">
        <w:rPr>
          <w:i/>
          <w:iCs/>
        </w:rPr>
        <w:t>EAR</w:t>
      </w:r>
      <w:r>
        <w:t xml:space="preserve"> values of 10</w:t>
      </w:r>
      <w:r w:rsidRPr="004B1F2B">
        <w:rPr>
          <w:vertAlign w:val="superscript"/>
        </w:rPr>
        <w:t>-3</w:t>
      </w:r>
      <w:r>
        <w:t xml:space="preserve"> and </w:t>
      </w:r>
      <w:r w:rsidRPr="00E24EDC">
        <w:rPr>
          <w:i/>
          <w:iCs/>
        </w:rPr>
        <w:t>TQ</w:t>
      </w:r>
      <w:r>
        <w:t xml:space="preserve"> values of 0.1. Chemicals to the right or above the solid lines represent chemicals with MDLs above the </w:t>
      </w:r>
      <w:r w:rsidRPr="00E64878">
        <w:rPr>
          <w:i/>
          <w:iCs/>
        </w:rPr>
        <w:t>EAR</w:t>
      </w:r>
      <w:r>
        <w:t xml:space="preserve"> or </w:t>
      </w:r>
      <w:r w:rsidRPr="0046311F">
        <w:rPr>
          <w:i/>
          <w:iCs/>
        </w:rPr>
        <w:t>TQ</w:t>
      </w:r>
      <w:r>
        <w:t xml:space="preserve"> threshold concentrations for discrete and passive samples, respectively. </w:t>
      </w:r>
    </w:p>
    <w:p w14:paraId="38752B36" w14:textId="77777777" w:rsidR="000B5511" w:rsidRDefault="000B5511" w:rsidP="00DB56A6">
      <w:pPr>
        <w:spacing w:line="360" w:lineRule="auto"/>
      </w:pPr>
      <w:r>
        <w:br w:type="page"/>
      </w:r>
    </w:p>
    <w:p w14:paraId="020795EE" w14:textId="0B51C674" w:rsidR="000B5511" w:rsidRPr="00FC45E8" w:rsidRDefault="000B5511" w:rsidP="00DB56A6">
      <w:pPr>
        <w:spacing w:line="360" w:lineRule="auto"/>
        <w:rPr>
          <w:bCs/>
        </w:rPr>
      </w:pPr>
      <w:r>
        <w:rPr>
          <w:noProof/>
        </w:rPr>
        <w:lastRenderedPageBreak/>
        <w:drawing>
          <wp:anchor distT="0" distB="0" distL="114300" distR="114300" simplePos="0" relativeHeight="251658245" behindDoc="0" locked="0" layoutInCell="1" allowOverlap="1" wp14:anchorId="011EDF11" wp14:editId="1860401B">
            <wp:simplePos x="0" y="0"/>
            <wp:positionH relativeFrom="margin">
              <wp:align>left</wp:align>
            </wp:positionH>
            <wp:positionV relativeFrom="paragraph">
              <wp:posOffset>342</wp:posOffset>
            </wp:positionV>
            <wp:extent cx="2976880" cy="463232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976880" cy="4632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D3930">
        <w:rPr>
          <w:b/>
        </w:rPr>
        <w:t xml:space="preserve">Figure </w:t>
      </w:r>
      <w:r>
        <w:rPr>
          <w:b/>
        </w:rPr>
        <w:t>SI-2</w:t>
      </w:r>
      <w:r w:rsidRPr="004D3930">
        <w:rPr>
          <w:b/>
        </w:rPr>
        <w:t xml:space="preserve">. </w:t>
      </w:r>
      <w:r w:rsidR="00494C93">
        <w:rPr>
          <w:bCs/>
        </w:rPr>
        <w:t>Aquatic Life Benchmark</w:t>
      </w:r>
      <w:r w:rsidRPr="00EA633C">
        <w:rPr>
          <w:bCs/>
        </w:rPr>
        <w:t xml:space="preserve"> (</w:t>
      </w:r>
      <w:r w:rsidRPr="008E0746">
        <w:rPr>
          <w:bCs/>
          <w:i/>
          <w:iCs/>
        </w:rPr>
        <w:t>ALB</w:t>
      </w:r>
      <w:r w:rsidRPr="00EA633C">
        <w:rPr>
          <w:bCs/>
        </w:rPr>
        <w:t xml:space="preserve">) and </w:t>
      </w:r>
      <w:r w:rsidR="00496019">
        <w:rPr>
          <w:bCs/>
        </w:rPr>
        <w:t>A</w:t>
      </w:r>
      <w:r w:rsidRPr="00EA633C">
        <w:rPr>
          <w:bCs/>
        </w:rPr>
        <w:t xml:space="preserve">ctivity </w:t>
      </w:r>
      <w:r w:rsidR="00496019">
        <w:rPr>
          <w:bCs/>
        </w:rPr>
        <w:t>C</w:t>
      </w:r>
      <w:r w:rsidRPr="00EA633C">
        <w:rPr>
          <w:bCs/>
        </w:rPr>
        <w:t xml:space="preserve">oncentrations at </w:t>
      </w:r>
      <w:r w:rsidR="00496019">
        <w:rPr>
          <w:bCs/>
        </w:rPr>
        <w:t>C</w:t>
      </w:r>
      <w:r w:rsidRPr="00EA633C">
        <w:rPr>
          <w:bCs/>
        </w:rPr>
        <w:t>utoffs (</w:t>
      </w:r>
      <w:r w:rsidRPr="008E0746">
        <w:rPr>
          <w:bCs/>
          <w:i/>
          <w:iCs/>
        </w:rPr>
        <w:t>ACC</w:t>
      </w:r>
      <w:r w:rsidRPr="00EA633C">
        <w:rPr>
          <w:bCs/>
        </w:rPr>
        <w:t>)</w:t>
      </w:r>
      <w:r>
        <w:rPr>
          <w:bCs/>
        </w:rPr>
        <w:t xml:space="preserve"> concentrations</w:t>
      </w:r>
      <w:r w:rsidRPr="00EA633C">
        <w:rPr>
          <w:bCs/>
        </w:rPr>
        <w:t xml:space="preserve"> by chemical class </w:t>
      </w:r>
      <w:r w:rsidRPr="00D6507E">
        <w:rPr>
          <w:bCs/>
        </w:rPr>
        <w:t>for pesticides and pesticide transformation products in samples collected from Great Lakes tributaries, June-July 2016</w:t>
      </w:r>
      <w:r w:rsidRPr="00FC45E8">
        <w:rPr>
          <w:bCs/>
        </w:rPr>
        <w:t xml:space="preserve">. Only chemicals that were detected </w:t>
      </w:r>
      <w:r>
        <w:rPr>
          <w:bCs/>
        </w:rPr>
        <w:t xml:space="preserve">in at least one passive sample that </w:t>
      </w:r>
      <w:r w:rsidRPr="00FC45E8">
        <w:rPr>
          <w:bCs/>
        </w:rPr>
        <w:t xml:space="preserve">had either an </w:t>
      </w:r>
      <w:r w:rsidRPr="008E0746">
        <w:rPr>
          <w:bCs/>
          <w:i/>
          <w:iCs/>
        </w:rPr>
        <w:t>ALB</w:t>
      </w:r>
      <w:r w:rsidRPr="00FC45E8">
        <w:rPr>
          <w:bCs/>
        </w:rPr>
        <w:t xml:space="preserve"> or </w:t>
      </w:r>
      <w:r w:rsidRPr="008E0746">
        <w:rPr>
          <w:bCs/>
          <w:i/>
          <w:iCs/>
        </w:rPr>
        <w:t>ACC</w:t>
      </w:r>
      <w:r w:rsidRPr="00FC45E8">
        <w:rPr>
          <w:bCs/>
        </w:rPr>
        <w:t xml:space="preserve"> are included. </w:t>
      </w:r>
      <w:r>
        <w:rPr>
          <w:bCs/>
        </w:rPr>
        <w:t>Benchmark types</w:t>
      </w:r>
      <w:r w:rsidR="00096094">
        <w:rPr>
          <w:bCs/>
        </w:rPr>
        <w:t xml:space="preserve"> (e.g., acute fish)</w:t>
      </w:r>
      <w:r>
        <w:rPr>
          <w:bCs/>
        </w:rPr>
        <w:t xml:space="preserve"> are consistently colored among panels. </w:t>
      </w:r>
      <w:r w:rsidR="00B704B6">
        <w:t>The upper and lower edges are the 25</w:t>
      </w:r>
      <w:r w:rsidR="00B704B6" w:rsidRPr="00794736">
        <w:rPr>
          <w:vertAlign w:val="superscript"/>
        </w:rPr>
        <w:t>th</w:t>
      </w:r>
      <w:r w:rsidR="00B704B6">
        <w:t xml:space="preserve"> and 75</w:t>
      </w:r>
      <w:r w:rsidR="00B704B6" w:rsidRPr="00794736">
        <w:rPr>
          <w:vertAlign w:val="superscript"/>
        </w:rPr>
        <w:t>th</w:t>
      </w:r>
      <w:r w:rsidR="00B704B6">
        <w:t xml:space="preserve"> percentiles, and whiskers are drawn up to 1.5 times the interquartile range.</w:t>
      </w:r>
    </w:p>
    <w:p w14:paraId="780F80BB" w14:textId="77777777" w:rsidR="000B5511" w:rsidRDefault="000B5511" w:rsidP="00DB56A6">
      <w:pPr>
        <w:spacing w:line="360" w:lineRule="auto"/>
      </w:pPr>
    </w:p>
    <w:p w14:paraId="05CA8BC3" w14:textId="77777777" w:rsidR="000B5511" w:rsidRDefault="000B5511" w:rsidP="00DB56A6">
      <w:pPr>
        <w:spacing w:line="360" w:lineRule="auto"/>
        <w:rPr>
          <w:b/>
        </w:rPr>
      </w:pPr>
      <w:r>
        <w:rPr>
          <w:b/>
        </w:rPr>
        <w:br w:type="page"/>
      </w:r>
    </w:p>
    <w:p w14:paraId="46606BC4" w14:textId="77777777" w:rsidR="000B5511" w:rsidRDefault="000B5511" w:rsidP="00DB56A6">
      <w:pPr>
        <w:spacing w:line="360" w:lineRule="auto"/>
        <w:rPr>
          <w:b/>
        </w:rPr>
      </w:pPr>
      <w:r>
        <w:rPr>
          <w:b/>
          <w:noProof/>
        </w:rPr>
        <w:lastRenderedPageBreak/>
        <w:drawing>
          <wp:anchor distT="0" distB="0" distL="114300" distR="114300" simplePos="0" relativeHeight="251658243" behindDoc="0" locked="0" layoutInCell="1" allowOverlap="1" wp14:anchorId="3F8816BD" wp14:editId="62DD2836">
            <wp:simplePos x="0" y="0"/>
            <wp:positionH relativeFrom="margin">
              <wp:align>right</wp:align>
            </wp:positionH>
            <wp:positionV relativeFrom="paragraph">
              <wp:posOffset>488</wp:posOffset>
            </wp:positionV>
            <wp:extent cx="5936615" cy="4291965"/>
            <wp:effectExtent l="0" t="0" r="698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6615" cy="4291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131351" w14:textId="5B371765" w:rsidR="000B5511" w:rsidRDefault="000B5511" w:rsidP="00DB56A6">
      <w:pPr>
        <w:spacing w:line="360" w:lineRule="auto"/>
        <w:rPr>
          <w:b/>
        </w:rPr>
      </w:pPr>
      <w:r>
        <w:rPr>
          <w:b/>
        </w:rPr>
        <w:t>Figure SI-3.</w:t>
      </w:r>
      <w:r>
        <w:rPr>
          <w:bCs/>
        </w:rPr>
        <w:t xml:space="preserve"> Conceptual framework of </w:t>
      </w:r>
      <w:proofErr w:type="spellStart"/>
      <w:r>
        <w:rPr>
          <w:bCs/>
        </w:rPr>
        <w:t>ToxMixtures</w:t>
      </w:r>
      <w:proofErr w:type="spellEnd"/>
      <w:r>
        <w:rPr>
          <w:bCs/>
        </w:rPr>
        <w:t xml:space="preserve"> (</w:t>
      </w:r>
      <w:r w:rsidR="00814428" w:rsidRPr="00A13B26">
        <w:rPr>
          <w:bCs/>
        </w:rPr>
        <w:t>https://code.usgs.gov/water/toxmixtures</w:t>
      </w:r>
      <w:r>
        <w:rPr>
          <w:bCs/>
        </w:rPr>
        <w:t xml:space="preserve">). </w:t>
      </w:r>
      <w:r>
        <w:t>Data on chemical potency and environmental relevance from multiple online data sources (left) are combined with environm</w:t>
      </w:r>
      <w:r w:rsidRPr="00DA50B1">
        <w:t>ental chemistry datasets (right) to identify potential biological effects associated with chemical mixtures.</w:t>
      </w:r>
      <w:r>
        <w:rPr>
          <w:b/>
        </w:rPr>
        <w:t xml:space="preserve">  </w:t>
      </w:r>
    </w:p>
    <w:p w14:paraId="02D917D2" w14:textId="77777777" w:rsidR="000B5511" w:rsidRDefault="000B5511" w:rsidP="00DB56A6">
      <w:pPr>
        <w:spacing w:line="360" w:lineRule="auto"/>
        <w:rPr>
          <w:b/>
        </w:rPr>
      </w:pPr>
      <w:r>
        <w:rPr>
          <w:b/>
        </w:rPr>
        <w:br w:type="page"/>
      </w:r>
    </w:p>
    <w:p w14:paraId="5D737D79" w14:textId="77777777" w:rsidR="000B5511" w:rsidRDefault="000B5511" w:rsidP="00DB56A6">
      <w:pPr>
        <w:spacing w:line="360" w:lineRule="auto"/>
        <w:rPr>
          <w:bCs/>
        </w:rPr>
      </w:pPr>
      <w:r>
        <w:rPr>
          <w:noProof/>
        </w:rPr>
        <w:lastRenderedPageBreak/>
        <w:drawing>
          <wp:anchor distT="0" distB="0" distL="114300" distR="114300" simplePos="0" relativeHeight="251658246" behindDoc="0" locked="0" layoutInCell="1" allowOverlap="1" wp14:anchorId="595C9627" wp14:editId="4FF93DA5">
            <wp:simplePos x="0" y="0"/>
            <wp:positionH relativeFrom="margin">
              <wp:align>left</wp:align>
            </wp:positionH>
            <wp:positionV relativeFrom="paragraph">
              <wp:posOffset>537</wp:posOffset>
            </wp:positionV>
            <wp:extent cx="4470400" cy="5747385"/>
            <wp:effectExtent l="0" t="0" r="6350" b="571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70400" cy="5747385"/>
                    </a:xfrm>
                    <a:prstGeom prst="rect">
                      <a:avLst/>
                    </a:prstGeom>
                  </pic:spPr>
                </pic:pic>
              </a:graphicData>
            </a:graphic>
            <wp14:sizeRelH relativeFrom="page">
              <wp14:pctWidth>0</wp14:pctWidth>
            </wp14:sizeRelH>
            <wp14:sizeRelV relativeFrom="page">
              <wp14:pctHeight>0</wp14:pctHeight>
            </wp14:sizeRelV>
          </wp:anchor>
        </w:drawing>
      </w:r>
    </w:p>
    <w:p w14:paraId="7628DD52" w14:textId="00EB3BA9" w:rsidR="000B5511" w:rsidRDefault="000B5511" w:rsidP="00DB56A6">
      <w:pPr>
        <w:spacing w:line="360" w:lineRule="auto"/>
        <w:rPr>
          <w:b/>
        </w:rPr>
      </w:pPr>
      <w:r w:rsidRPr="004D3930">
        <w:rPr>
          <w:b/>
        </w:rPr>
        <w:t xml:space="preserve">Figure </w:t>
      </w:r>
      <w:r>
        <w:rPr>
          <w:b/>
        </w:rPr>
        <w:t>SI-4</w:t>
      </w:r>
      <w:r w:rsidRPr="004D3930">
        <w:rPr>
          <w:b/>
        </w:rPr>
        <w:t xml:space="preserve">. </w:t>
      </w:r>
      <w:r w:rsidRPr="00590E73">
        <w:rPr>
          <w:bCs/>
        </w:rPr>
        <w:t xml:space="preserve">Exposure </w:t>
      </w:r>
      <w:r w:rsidR="00496019">
        <w:rPr>
          <w:bCs/>
        </w:rPr>
        <w:t>A</w:t>
      </w:r>
      <w:r w:rsidRPr="00590E73">
        <w:rPr>
          <w:bCs/>
        </w:rPr>
        <w:t xml:space="preserve">ctivity </w:t>
      </w:r>
      <w:r w:rsidR="00496019">
        <w:rPr>
          <w:bCs/>
        </w:rPr>
        <w:t>R</w:t>
      </w:r>
      <w:r w:rsidRPr="00590E73">
        <w:rPr>
          <w:bCs/>
        </w:rPr>
        <w:t>atio (</w:t>
      </w:r>
      <w:r w:rsidRPr="00AB2ADB">
        <w:rPr>
          <w:bCs/>
          <w:i/>
          <w:iCs/>
        </w:rPr>
        <w:t>EAR</w:t>
      </w:r>
      <w:r>
        <w:rPr>
          <w:bCs/>
          <w:i/>
          <w:iCs/>
        </w:rPr>
        <w:t>)</w:t>
      </w:r>
      <w:r w:rsidRPr="00750750">
        <w:rPr>
          <w:bCs/>
        </w:rPr>
        <w:t xml:space="preserve"> comparison among passive (x-axis) and traditional </w:t>
      </w:r>
      <w:r>
        <w:rPr>
          <w:bCs/>
        </w:rPr>
        <w:t xml:space="preserve">discrete </w:t>
      </w:r>
      <w:r w:rsidRPr="00750750">
        <w:rPr>
          <w:bCs/>
        </w:rPr>
        <w:t>water (y-axis) samples</w:t>
      </w:r>
      <w:r>
        <w:rPr>
          <w:bCs/>
        </w:rPr>
        <w:t xml:space="preserve"> for pesticides and pesticide transformation products in samples collected from Great Lakes tributaries, June-July 2016</w:t>
      </w:r>
      <w:r w:rsidRPr="00750750">
        <w:rPr>
          <w:bCs/>
        </w:rPr>
        <w:t xml:space="preserve">. Dashed diagonal line is the 1:1. Solid lines </w:t>
      </w:r>
      <w:r>
        <w:rPr>
          <w:bCs/>
        </w:rPr>
        <w:t>represent</w:t>
      </w:r>
      <w:r w:rsidRPr="00750750">
        <w:rPr>
          <w:bCs/>
        </w:rPr>
        <w:t xml:space="preserve"> </w:t>
      </w:r>
      <w:r w:rsidR="007C0917">
        <w:rPr>
          <w:bCs/>
        </w:rPr>
        <w:t xml:space="preserve">the </w:t>
      </w:r>
      <w:r w:rsidRPr="00DB56A6">
        <w:rPr>
          <w:bCs/>
          <w:i/>
          <w:iCs/>
        </w:rPr>
        <w:t>EAR</w:t>
      </w:r>
      <w:r w:rsidR="007C0917">
        <w:rPr>
          <w:bCs/>
          <w:i/>
          <w:iCs/>
        </w:rPr>
        <w:t xml:space="preserve"> </w:t>
      </w:r>
      <w:r w:rsidR="007C0917">
        <w:rPr>
          <w:bCs/>
        </w:rPr>
        <w:t>threshold</w:t>
      </w:r>
      <w:r w:rsidRPr="00750750">
        <w:rPr>
          <w:bCs/>
        </w:rPr>
        <w:t xml:space="preserve"> of 10</w:t>
      </w:r>
      <w:r w:rsidRPr="00750750">
        <w:rPr>
          <w:bCs/>
          <w:vertAlign w:val="superscript"/>
        </w:rPr>
        <w:t>-3</w:t>
      </w:r>
      <w:r w:rsidRPr="00750750">
        <w:rPr>
          <w:bCs/>
        </w:rPr>
        <w:t>. Hollow symbols indicate that either sample was below the minimum detection limit (MDL)</w:t>
      </w:r>
      <w:r>
        <w:rPr>
          <w:bCs/>
        </w:rPr>
        <w:t>,</w:t>
      </w:r>
      <w:r w:rsidRPr="00750750">
        <w:rPr>
          <w:bCs/>
        </w:rPr>
        <w:t xml:space="preserve"> and </w:t>
      </w:r>
      <w:r>
        <w:rPr>
          <w:bCs/>
        </w:rPr>
        <w:t xml:space="preserve">points </w:t>
      </w:r>
      <w:r w:rsidRPr="00750750">
        <w:rPr>
          <w:bCs/>
        </w:rPr>
        <w:t>are positioned on the respective axis (i.e., samples on the x-axis had pesticide concentrations below the MDL for the water sample method).</w:t>
      </w:r>
      <w:r w:rsidRPr="004D3930">
        <w:rPr>
          <w:b/>
        </w:rPr>
        <w:t xml:space="preserve"> </w:t>
      </w:r>
      <w:r>
        <w:rPr>
          <w:b/>
        </w:rPr>
        <w:br w:type="page"/>
      </w:r>
    </w:p>
    <w:p w14:paraId="18BF9C96" w14:textId="77777777" w:rsidR="000B5511" w:rsidRDefault="000B5511" w:rsidP="00DB56A6">
      <w:pPr>
        <w:spacing w:line="360" w:lineRule="auto"/>
        <w:rPr>
          <w:rStyle w:val="Strong"/>
        </w:rPr>
      </w:pPr>
      <w:r>
        <w:rPr>
          <w:noProof/>
        </w:rPr>
        <w:lastRenderedPageBreak/>
        <w:drawing>
          <wp:anchor distT="0" distB="0" distL="114300" distR="114300" simplePos="0" relativeHeight="251658247" behindDoc="0" locked="0" layoutInCell="1" allowOverlap="1" wp14:anchorId="27BEB6DD" wp14:editId="5A7A008B">
            <wp:simplePos x="0" y="0"/>
            <wp:positionH relativeFrom="margin">
              <wp:align>left</wp:align>
            </wp:positionH>
            <wp:positionV relativeFrom="paragraph">
              <wp:posOffset>0</wp:posOffset>
            </wp:positionV>
            <wp:extent cx="2995684" cy="5991369"/>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95684" cy="5991369"/>
                    </a:xfrm>
                    <a:prstGeom prst="rect">
                      <a:avLst/>
                    </a:prstGeom>
                  </pic:spPr>
                </pic:pic>
              </a:graphicData>
            </a:graphic>
            <wp14:sizeRelH relativeFrom="page">
              <wp14:pctWidth>0</wp14:pctWidth>
            </wp14:sizeRelH>
            <wp14:sizeRelV relativeFrom="page">
              <wp14:pctHeight>0</wp14:pctHeight>
            </wp14:sizeRelV>
          </wp:anchor>
        </w:drawing>
      </w:r>
    </w:p>
    <w:p w14:paraId="09E6DB78" w14:textId="73E16031" w:rsidR="000B5511" w:rsidRPr="00C60F65" w:rsidRDefault="000B5511" w:rsidP="00DB56A6">
      <w:pPr>
        <w:spacing w:line="360" w:lineRule="auto"/>
        <w:rPr>
          <w:rStyle w:val="Strong"/>
          <w:b w:val="0"/>
          <w:bCs w:val="0"/>
        </w:rPr>
      </w:pPr>
      <w:r w:rsidRPr="006C4BB9">
        <w:rPr>
          <w:rStyle w:val="Strong"/>
        </w:rPr>
        <w:t>Figure S</w:t>
      </w:r>
      <w:r>
        <w:rPr>
          <w:rStyle w:val="Strong"/>
        </w:rPr>
        <w:t>I-5</w:t>
      </w:r>
      <w:r w:rsidRPr="00904590">
        <w:rPr>
          <w:rStyle w:val="Strong"/>
        </w:rPr>
        <w:t xml:space="preserve">. </w:t>
      </w:r>
      <w:r w:rsidRPr="00C60F65">
        <w:rPr>
          <w:rStyle w:val="Strong"/>
          <w:b w:val="0"/>
          <w:bCs w:val="0"/>
        </w:rPr>
        <w:t xml:space="preserve">Chemical detections (yellow) and potential </w:t>
      </w:r>
      <w:r w:rsidR="008B2ADF">
        <w:rPr>
          <w:rStyle w:val="Strong"/>
          <w:b w:val="0"/>
          <w:bCs w:val="0"/>
        </w:rPr>
        <w:t>activity</w:t>
      </w:r>
      <w:r w:rsidR="008B2ADF" w:rsidRPr="00C60F65">
        <w:rPr>
          <w:rStyle w:val="Strong"/>
          <w:b w:val="0"/>
          <w:bCs w:val="0"/>
        </w:rPr>
        <w:t xml:space="preserve"> </w:t>
      </w:r>
      <w:r w:rsidRPr="00C60F65">
        <w:rPr>
          <w:rStyle w:val="Strong"/>
          <w:b w:val="0"/>
          <w:bCs w:val="0"/>
        </w:rPr>
        <w:t xml:space="preserve">(red/orange) based on </w:t>
      </w:r>
      <w:r w:rsidR="00496019">
        <w:rPr>
          <w:rStyle w:val="Strong"/>
          <w:b w:val="0"/>
          <w:bCs w:val="0"/>
        </w:rPr>
        <w:t>T</w:t>
      </w:r>
      <w:r w:rsidRPr="00C60F65">
        <w:rPr>
          <w:rStyle w:val="Strong"/>
          <w:b w:val="0"/>
          <w:bCs w:val="0"/>
        </w:rPr>
        <w:t xml:space="preserve">oxicity </w:t>
      </w:r>
      <w:r w:rsidR="00496019">
        <w:rPr>
          <w:rStyle w:val="Strong"/>
          <w:b w:val="0"/>
          <w:bCs w:val="0"/>
        </w:rPr>
        <w:t>Q</w:t>
      </w:r>
      <w:r w:rsidRPr="00C60F65">
        <w:rPr>
          <w:rStyle w:val="Strong"/>
          <w:b w:val="0"/>
          <w:bCs w:val="0"/>
        </w:rPr>
        <w:t>uotients (</w:t>
      </w:r>
      <w:r w:rsidRPr="00375179">
        <w:rPr>
          <w:rStyle w:val="Strong"/>
          <w:b w:val="0"/>
          <w:bCs w:val="0"/>
          <w:i/>
          <w:iCs/>
        </w:rPr>
        <w:t>TQ</w:t>
      </w:r>
      <w:r w:rsidRPr="00C60F65">
        <w:rPr>
          <w:rStyle w:val="Strong"/>
          <w:b w:val="0"/>
          <w:bCs w:val="0"/>
        </w:rPr>
        <w:t xml:space="preserve">; left) and </w:t>
      </w:r>
      <w:r w:rsidR="00496019">
        <w:rPr>
          <w:rStyle w:val="Strong"/>
          <w:b w:val="0"/>
          <w:bCs w:val="0"/>
        </w:rPr>
        <w:t>E</w:t>
      </w:r>
      <w:r w:rsidRPr="00C60F65">
        <w:rPr>
          <w:rStyle w:val="Strong"/>
          <w:b w:val="0"/>
          <w:bCs w:val="0"/>
        </w:rPr>
        <w:t xml:space="preserve">xposure </w:t>
      </w:r>
      <w:r w:rsidR="00496019">
        <w:rPr>
          <w:rStyle w:val="Strong"/>
          <w:b w:val="0"/>
          <w:bCs w:val="0"/>
        </w:rPr>
        <w:t>A</w:t>
      </w:r>
      <w:r w:rsidRPr="00C60F65">
        <w:rPr>
          <w:rStyle w:val="Strong"/>
          <w:b w:val="0"/>
          <w:bCs w:val="0"/>
        </w:rPr>
        <w:t xml:space="preserve">ctivity </w:t>
      </w:r>
      <w:r w:rsidR="00496019">
        <w:rPr>
          <w:rStyle w:val="Strong"/>
          <w:b w:val="0"/>
          <w:bCs w:val="0"/>
        </w:rPr>
        <w:t>R</w:t>
      </w:r>
      <w:r w:rsidRPr="00C60F65">
        <w:rPr>
          <w:rStyle w:val="Strong"/>
          <w:b w:val="0"/>
          <w:bCs w:val="0"/>
        </w:rPr>
        <w:t>atios (</w:t>
      </w:r>
      <w:r w:rsidRPr="00375179">
        <w:rPr>
          <w:rStyle w:val="Strong"/>
          <w:b w:val="0"/>
          <w:bCs w:val="0"/>
          <w:i/>
          <w:iCs/>
        </w:rPr>
        <w:t>EAR</w:t>
      </w:r>
      <w:r w:rsidRPr="00C60F65">
        <w:rPr>
          <w:rStyle w:val="Strong"/>
          <w:b w:val="0"/>
          <w:bCs w:val="0"/>
        </w:rPr>
        <w:t xml:space="preserve">; right) from discrete samples </w:t>
      </w:r>
      <w:r w:rsidRPr="00C60F65">
        <w:t>collected from 15 Great Lakes tributaries, June-July 2016 (2-6 samples per site)</w:t>
      </w:r>
      <w:r w:rsidRPr="00C60F65">
        <w:rPr>
          <w:rStyle w:val="Strong"/>
          <w:b w:val="0"/>
          <w:bCs w:val="0"/>
        </w:rPr>
        <w:t xml:space="preserve">. The combined height of each bar represents the number of rivers where a chemical was detected above the minimum detection limit. Red, orange, and yellow colors show the number of sites where a chemical exceeded </w:t>
      </w:r>
      <w:r w:rsidRPr="00375179">
        <w:rPr>
          <w:rStyle w:val="Strong"/>
          <w:b w:val="0"/>
          <w:bCs w:val="0"/>
          <w:i/>
          <w:iCs/>
        </w:rPr>
        <w:t>TQ</w:t>
      </w:r>
      <w:r w:rsidRPr="00C60F65">
        <w:rPr>
          <w:rStyle w:val="Strong"/>
          <w:b w:val="0"/>
          <w:bCs w:val="0"/>
        </w:rPr>
        <w:t xml:space="preserve"> or </w:t>
      </w:r>
      <w:r w:rsidRPr="00375179">
        <w:rPr>
          <w:rStyle w:val="Strong"/>
          <w:b w:val="0"/>
          <w:bCs w:val="0"/>
          <w:i/>
          <w:iCs/>
        </w:rPr>
        <w:t>EAR</w:t>
      </w:r>
      <w:r w:rsidRPr="00C60F65">
        <w:rPr>
          <w:rStyle w:val="Strong"/>
          <w:b w:val="0"/>
          <w:bCs w:val="0"/>
        </w:rPr>
        <w:t xml:space="preserve"> values. Chemicals are grouped by intended use and ordered by frequency of elevated </w:t>
      </w:r>
      <w:r w:rsidRPr="00375179">
        <w:rPr>
          <w:rStyle w:val="Strong"/>
          <w:b w:val="0"/>
          <w:bCs w:val="0"/>
          <w:i/>
          <w:iCs/>
        </w:rPr>
        <w:t>EAR</w:t>
      </w:r>
      <w:r w:rsidRPr="00C60F65">
        <w:rPr>
          <w:rStyle w:val="Strong"/>
          <w:b w:val="0"/>
          <w:bCs w:val="0"/>
        </w:rPr>
        <w:t xml:space="preserve"> values. Data </w:t>
      </w:r>
      <w:proofErr w:type="gramStart"/>
      <w:r w:rsidR="002C1E7F">
        <w:rPr>
          <w:rStyle w:val="Strong"/>
          <w:b w:val="0"/>
          <w:bCs w:val="0"/>
        </w:rPr>
        <w:t>represent</w:t>
      </w:r>
      <w:proofErr w:type="gramEnd"/>
      <w:r w:rsidR="002C1E7F" w:rsidRPr="00C60F65">
        <w:rPr>
          <w:rStyle w:val="Strong"/>
          <w:b w:val="0"/>
          <w:bCs w:val="0"/>
        </w:rPr>
        <w:t xml:space="preserve"> </w:t>
      </w:r>
      <w:r w:rsidRPr="00C60F65">
        <w:rPr>
          <w:rStyle w:val="Strong"/>
          <w:b w:val="0"/>
          <w:bCs w:val="0"/>
        </w:rPr>
        <w:t xml:space="preserve">a subset of data published in Oliver et al. (in review). Data only includes analytes included in National Water Quality Lab schedule 2437 </w:t>
      </w:r>
      <w:r w:rsidRPr="00C60F65">
        <w:rPr>
          <w:rStyle w:val="Strong"/>
        </w:rPr>
        <w:fldChar w:fldCharType="begin"/>
      </w:r>
      <w:r w:rsidR="00D20B2A">
        <w:rPr>
          <w:rStyle w:val="Strong"/>
        </w:rPr>
        <w:instrText xml:space="preserve"> ADDIN ZOTERO_ITEM CSL_CITATION {"citationID":"BZx4KWyC","properties":{"formattedCitation":"(Sandstrom et al. 2015)","plainCitation":"(Sandstrom et al. 2015)","noteIndex":0},"citationItems":[{"id":482,"uris":["http://zotero.org/groups/315505/items/JR66VS7L"],"itemData":{"id":482,"type":"report","abstract":"A liquid chromatography-tandem mass spectrometry (LC-MS/MS) method was developed for determination of 229 pesticides compounds (113 pesticides and 116 pesticide degradates) in filtered water samples from stream and groundwater sites. The pesticides represent a broad range of chemical classes and were selected based on criteria such as current-use intensity, probability of occurrence in streams and groundwater, and toxicity to humans or aquatic organisms. More than half of the analytes are pesticide degradates. The method involves direct injection of a 100-microliter (μL) sample onto the LC-MS/MS without any sample preparation other than filtration. Samples are analyzed with two injections, one in electrospray ionization (ESI) positive mode and one in ESI negative mode, using dynamic multiple reaction monitoring (MRM) conditions, with two MRM transitions for each analyte. The LC-MS/MS instrument parameters were optimized for highest sensitivity for the most analytes. This report describes the analytical method and presents characteristics of the method validation including bias and variability, detection levels, and holding-time studies. Mean recoveries of most analytes (223 of 229) were within data-quality objectives of 100±30 percent at spike concentrations above method detection levels (MDLs) in all four matrices. The calculated MDLs ranged from 1 to 103 nanograms per liter (ng/L) for 182 analytes analyzed in the ESI positive mode, and from 2 to 106 ng/L for 42 analytes analyzed in the ESI negative mode. Five analytes had MDLs between 100 and 250 ng/L. The stability studies in reagent water demonstrated that the largest number of the pesticide compounds (227 of 229) were stable after 14 days of storage at 4 degrees Celsius, so these were selected as the practical holding time and storage temperature for routine sample processing. The use of antimicrobial reagent citric acid to adjust the sample pH to about 4 also resulted in lower recoveries of some analytes, so it should not be used as a routine sample preservative.","collection-title":"Techniques and Methods","event-place":"Reston, VA","genre":"USGS Numbered Series","note":"IP-054757","number":"5-B11","page":"73","publisher":"U.S. Geological Survey","publisher-place":"Reston, VA","source":"pubs.er.usgs.gov","title":"Determination of pesticides and pesticide degradates in filtered water by direct aqueous-injection liquid chromatography-tandem mass spectrometry","URL":"doi:10.3133/tm5B11","author":[{"family":"Sandstrom","given":"Mark W."},{"family":"Kanagy","given":"Leslie K."},{"family":"Anderson","given":"Cyrissa A."},{"family":"Kanagy","given":"Christopher J."}],"issued":{"date-parts":[["2015"]]}}}],"schema":"https://github.com/citation-style-language/schema/raw/master/csl-citation.json"} </w:instrText>
      </w:r>
      <w:r w:rsidRPr="00C60F65">
        <w:rPr>
          <w:rStyle w:val="Strong"/>
        </w:rPr>
        <w:fldChar w:fldCharType="separate"/>
      </w:r>
      <w:r w:rsidRPr="00C60F65">
        <w:rPr>
          <w:rFonts w:cs="Times New Roman"/>
        </w:rPr>
        <w:t>(Sandstrom et al. 2015)</w:t>
      </w:r>
      <w:r w:rsidRPr="00C60F65">
        <w:rPr>
          <w:rStyle w:val="Strong"/>
        </w:rPr>
        <w:fldChar w:fldCharType="end"/>
      </w:r>
      <w:r w:rsidRPr="00C60F65">
        <w:rPr>
          <w:rStyle w:val="Strong"/>
          <w:b w:val="0"/>
          <w:bCs w:val="0"/>
        </w:rPr>
        <w:t>.[*, transformation product.]</w:t>
      </w:r>
    </w:p>
    <w:p w14:paraId="208A0E68" w14:textId="77777777" w:rsidR="000B5511" w:rsidRDefault="000B5511" w:rsidP="00DB56A6">
      <w:pPr>
        <w:spacing w:line="360" w:lineRule="auto"/>
        <w:rPr>
          <w:rStyle w:val="Strong"/>
          <w:b w:val="0"/>
          <w:bCs w:val="0"/>
        </w:rPr>
      </w:pPr>
      <w:r>
        <w:rPr>
          <w:bCs/>
          <w:noProof/>
        </w:rPr>
        <w:lastRenderedPageBreak/>
        <mc:AlternateContent>
          <mc:Choice Requires="wpg">
            <w:drawing>
              <wp:anchor distT="0" distB="0" distL="114300" distR="114300" simplePos="0" relativeHeight="251658248" behindDoc="0" locked="0" layoutInCell="1" allowOverlap="1" wp14:anchorId="1573C08C" wp14:editId="14AE6B7E">
                <wp:simplePos x="0" y="0"/>
                <wp:positionH relativeFrom="margin">
                  <wp:align>left</wp:align>
                </wp:positionH>
                <wp:positionV relativeFrom="paragraph">
                  <wp:posOffset>1270</wp:posOffset>
                </wp:positionV>
                <wp:extent cx="4114800" cy="5486400"/>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4114800" cy="5486400"/>
                          <a:chOff x="0" y="0"/>
                          <a:chExt cx="4114800" cy="5486400"/>
                        </a:xfrm>
                      </wpg:grpSpPr>
                      <pic:pic xmlns:pic="http://schemas.openxmlformats.org/drawingml/2006/picture">
                        <pic:nvPicPr>
                          <pic:cNvPr id="25" name="Picture 2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2743200"/>
                            <a:ext cx="4114800" cy="2743200"/>
                          </a:xfrm>
                          <a:prstGeom prst="rect">
                            <a:avLst/>
                          </a:prstGeom>
                          <a:noFill/>
                          <a:ln>
                            <a:noFill/>
                          </a:ln>
                        </pic:spPr>
                      </pic:pic>
                      <pic:pic xmlns:pic="http://schemas.openxmlformats.org/drawingml/2006/picture">
                        <pic:nvPicPr>
                          <pic:cNvPr id="26" name="Picture 26"/>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wpg:wgp>
                  </a:graphicData>
                </a:graphic>
              </wp:anchor>
            </w:drawing>
          </mc:Choice>
          <mc:Fallback>
            <w:pict>
              <v:group w14:anchorId="38DC8049" id="Group 23" o:spid="_x0000_s1026" style="position:absolute;margin-left:0;margin-top:.1pt;width:324pt;height:6in;z-index:251658248;mso-position-horizontal:left;mso-position-horizontal-relative:margin" coordsize="41148,54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">
                <v:shape id="Picture 25" o:spid="_x0000_s1027" type="#_x0000_t75" style="position:absolute;top:27432;width:41148;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">
                  <v:imagedata r:id="rId21" o:title=""/>
                </v:shape>
                <v:shape id="Picture 26" o:spid="_x0000_s1028" type="#_x0000_t75" style="position:absolute;width:41148;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">
                  <v:imagedata r:id="rId22" o:title=""/>
                </v:shape>
                <w10:wrap type="topAndBottom" anchorx="margin"/>
              </v:group>
            </w:pict>
          </mc:Fallback>
        </mc:AlternateContent>
      </w:r>
    </w:p>
    <w:p w14:paraId="6B578192" w14:textId="6C4E4F4B" w:rsidR="000B5511" w:rsidRPr="00375179" w:rsidRDefault="000B5511" w:rsidP="00DB56A6">
      <w:pPr>
        <w:spacing w:line="360" w:lineRule="auto"/>
        <w:rPr>
          <w:rStyle w:val="Strong"/>
          <w:b w:val="0"/>
          <w:bCs w:val="0"/>
        </w:rPr>
      </w:pPr>
      <w:r w:rsidRPr="006744C0">
        <w:rPr>
          <w:rStyle w:val="Strong"/>
        </w:rPr>
        <w:t xml:space="preserve">Figure SI-6. </w:t>
      </w:r>
      <w:r w:rsidRPr="006744C0">
        <w:rPr>
          <w:rStyle w:val="Strong"/>
          <w:b w:val="0"/>
          <w:bCs w:val="0"/>
        </w:rPr>
        <w:t xml:space="preserve">Number of pesticides and pesticide transformation products detected, </w:t>
      </w:r>
      <w:r w:rsidR="00496019">
        <w:rPr>
          <w:rStyle w:val="Strong"/>
          <w:b w:val="0"/>
          <w:bCs w:val="0"/>
        </w:rPr>
        <w:t>T</w:t>
      </w:r>
      <w:r w:rsidRPr="006744C0">
        <w:rPr>
          <w:rStyle w:val="Strong"/>
          <w:b w:val="0"/>
          <w:bCs w:val="0"/>
        </w:rPr>
        <w:t xml:space="preserve">oxicity </w:t>
      </w:r>
      <w:r w:rsidR="00496019">
        <w:rPr>
          <w:rStyle w:val="Strong"/>
          <w:b w:val="0"/>
          <w:bCs w:val="0"/>
        </w:rPr>
        <w:t>Q</w:t>
      </w:r>
      <w:r w:rsidRPr="006744C0">
        <w:rPr>
          <w:rStyle w:val="Strong"/>
          <w:b w:val="0"/>
          <w:bCs w:val="0"/>
        </w:rPr>
        <w:t>uotient (</w:t>
      </w:r>
      <w:r w:rsidRPr="006744C0">
        <w:rPr>
          <w:rStyle w:val="Strong"/>
          <w:b w:val="0"/>
          <w:bCs w:val="0"/>
          <w:i/>
          <w:iCs/>
        </w:rPr>
        <w:t>TQ</w:t>
      </w:r>
      <w:r w:rsidRPr="006744C0">
        <w:rPr>
          <w:rStyle w:val="Strong"/>
          <w:b w:val="0"/>
          <w:bCs w:val="0"/>
        </w:rPr>
        <w:t xml:space="preserve">) threshold exceedances (top panel), and </w:t>
      </w:r>
      <w:r w:rsidR="00496019">
        <w:rPr>
          <w:rStyle w:val="Strong"/>
          <w:b w:val="0"/>
          <w:bCs w:val="0"/>
        </w:rPr>
        <w:t>Ex</w:t>
      </w:r>
      <w:r w:rsidRPr="006744C0">
        <w:rPr>
          <w:rStyle w:val="Strong"/>
          <w:b w:val="0"/>
          <w:bCs w:val="0"/>
        </w:rPr>
        <w:t xml:space="preserve">posure </w:t>
      </w:r>
      <w:r w:rsidR="00496019">
        <w:rPr>
          <w:rStyle w:val="Strong"/>
          <w:b w:val="0"/>
          <w:bCs w:val="0"/>
        </w:rPr>
        <w:t>A</w:t>
      </w:r>
      <w:r w:rsidRPr="006744C0">
        <w:rPr>
          <w:rStyle w:val="Strong"/>
          <w:b w:val="0"/>
          <w:bCs w:val="0"/>
        </w:rPr>
        <w:t xml:space="preserve">ctivity </w:t>
      </w:r>
      <w:r w:rsidR="00496019">
        <w:rPr>
          <w:rStyle w:val="Strong"/>
          <w:b w:val="0"/>
          <w:bCs w:val="0"/>
        </w:rPr>
        <w:t>R</w:t>
      </w:r>
      <w:r w:rsidRPr="006744C0">
        <w:rPr>
          <w:rStyle w:val="Strong"/>
          <w:b w:val="0"/>
          <w:bCs w:val="0"/>
        </w:rPr>
        <w:t>atio (</w:t>
      </w:r>
      <w:r w:rsidRPr="006744C0">
        <w:rPr>
          <w:rStyle w:val="Strong"/>
          <w:b w:val="0"/>
          <w:bCs w:val="0"/>
          <w:i/>
          <w:iCs/>
        </w:rPr>
        <w:t>EAR</w:t>
      </w:r>
      <w:r w:rsidRPr="006744C0">
        <w:rPr>
          <w:rStyle w:val="Strong"/>
          <w:b w:val="0"/>
          <w:bCs w:val="0"/>
        </w:rPr>
        <w:t>) threshold exceedances (bottom panel) in passive sampler monitoring results from 15 Great Lakes tributaries, June-July 2016. The combined height of each bar notes the total nu</w:t>
      </w:r>
      <w:r w:rsidRPr="00375179">
        <w:rPr>
          <w:rStyle w:val="Strong"/>
          <w:b w:val="0"/>
          <w:bCs w:val="0"/>
        </w:rPr>
        <w:t xml:space="preserve">mber of chemicals detected above the minimum detection limit. Red, orange, and yellow colors show the frequency of chemicals above </w:t>
      </w:r>
      <w:r w:rsidRPr="00375179">
        <w:rPr>
          <w:rStyle w:val="Strong"/>
          <w:b w:val="0"/>
          <w:bCs w:val="0"/>
          <w:i/>
          <w:iCs/>
        </w:rPr>
        <w:t>TQ</w:t>
      </w:r>
      <w:r w:rsidRPr="00375179">
        <w:rPr>
          <w:rStyle w:val="Strong"/>
          <w:b w:val="0"/>
          <w:bCs w:val="0"/>
        </w:rPr>
        <w:t xml:space="preserve"> and </w:t>
      </w:r>
      <w:r w:rsidRPr="00375179">
        <w:rPr>
          <w:rStyle w:val="Strong"/>
          <w:b w:val="0"/>
          <w:bCs w:val="0"/>
          <w:i/>
          <w:iCs/>
        </w:rPr>
        <w:t>EAR</w:t>
      </w:r>
      <w:r w:rsidRPr="00375179">
        <w:rPr>
          <w:rStyle w:val="Strong"/>
          <w:b w:val="0"/>
          <w:bCs w:val="0"/>
        </w:rPr>
        <w:t xml:space="preserve"> threshold levels. Sites are arranged from west to east (counter-clockwise around the Great Lakes) and grouped by Great Lake watershed.</w:t>
      </w:r>
    </w:p>
    <w:p w14:paraId="1712BD6C" w14:textId="77777777" w:rsidR="000B5511" w:rsidRDefault="000B5511" w:rsidP="00DB56A6">
      <w:pPr>
        <w:spacing w:line="360" w:lineRule="auto"/>
        <w:rPr>
          <w:b/>
        </w:rPr>
      </w:pPr>
    </w:p>
    <w:p w14:paraId="333B24C2" w14:textId="4C9E404B" w:rsidR="000B5511" w:rsidRDefault="000B5511" w:rsidP="00DB56A6">
      <w:pPr>
        <w:spacing w:line="360" w:lineRule="auto"/>
        <w:rPr>
          <w:bCs/>
        </w:rPr>
      </w:pPr>
      <w:r>
        <w:rPr>
          <w:bCs/>
          <w:noProof/>
        </w:rPr>
        <w:lastRenderedPageBreak/>
        <w:drawing>
          <wp:anchor distT="0" distB="0" distL="114300" distR="114300" simplePos="0" relativeHeight="251658241" behindDoc="0" locked="0" layoutInCell="1" allowOverlap="1" wp14:anchorId="025E6FD5" wp14:editId="7BF4F48C">
            <wp:simplePos x="0" y="0"/>
            <wp:positionH relativeFrom="margin">
              <wp:align>left</wp:align>
            </wp:positionH>
            <wp:positionV relativeFrom="paragraph">
              <wp:posOffset>0</wp:posOffset>
            </wp:positionV>
            <wp:extent cx="3905885" cy="65100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906021" cy="65100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09D5">
        <w:rPr>
          <w:b/>
        </w:rPr>
        <w:t xml:space="preserve">Figure </w:t>
      </w:r>
      <w:r>
        <w:rPr>
          <w:b/>
        </w:rPr>
        <w:t>SI-7</w:t>
      </w:r>
      <w:r>
        <w:rPr>
          <w:bCs/>
        </w:rPr>
        <w:t xml:space="preserve">. Sum of </w:t>
      </w:r>
      <w:r w:rsidR="00496019">
        <w:rPr>
          <w:bCs/>
        </w:rPr>
        <w:t>E</w:t>
      </w:r>
      <w:r>
        <w:rPr>
          <w:bCs/>
        </w:rPr>
        <w:t xml:space="preserve">xposure </w:t>
      </w:r>
      <w:r w:rsidR="00496019">
        <w:rPr>
          <w:bCs/>
        </w:rPr>
        <w:t>A</w:t>
      </w:r>
      <w:r>
        <w:rPr>
          <w:bCs/>
        </w:rPr>
        <w:t xml:space="preserve">ctivity </w:t>
      </w:r>
      <w:r w:rsidR="00496019">
        <w:rPr>
          <w:bCs/>
        </w:rPr>
        <w:t>R</w:t>
      </w:r>
      <w:r>
        <w:rPr>
          <w:bCs/>
        </w:rPr>
        <w:t>atios (</w:t>
      </w:r>
      <w:r w:rsidRPr="004A4F37">
        <w:rPr>
          <w:bCs/>
          <w:i/>
          <w:iCs/>
        </w:rPr>
        <w:t>EAR</w:t>
      </w:r>
      <w:r>
        <w:rPr>
          <w:bCs/>
        </w:rPr>
        <w:t>) per site organized by chemical (color) and chemical class (panel) for pesticides and pesticide transformation products</w:t>
      </w:r>
      <w:r w:rsidR="00B40495">
        <w:rPr>
          <w:bCs/>
        </w:rPr>
        <w:t xml:space="preserve"> (Deg)</w:t>
      </w:r>
      <w:r>
        <w:rPr>
          <w:bCs/>
        </w:rPr>
        <w:t xml:space="preserve"> in passive samples collected from Great Lakes tributaries, June-July 2016. The number of chemicals detected per class that have </w:t>
      </w:r>
      <w:proofErr w:type="spellStart"/>
      <w:r>
        <w:rPr>
          <w:bCs/>
        </w:rPr>
        <w:t>ToxCast</w:t>
      </w:r>
      <w:proofErr w:type="spellEnd"/>
      <w:r>
        <w:rPr>
          <w:bCs/>
        </w:rPr>
        <w:t xml:space="preserve"> representation are listed below each bar. Note each panel has a different scale and legend. Within each panel, chemicals are ordered (top to bottom) by mean </w:t>
      </w:r>
      <w:r w:rsidRPr="002A7C06">
        <w:rPr>
          <w:bCs/>
          <w:i/>
          <w:iCs/>
        </w:rPr>
        <w:t>EAR</w:t>
      </w:r>
      <w:r>
        <w:rPr>
          <w:bCs/>
        </w:rPr>
        <w:t xml:space="preserve"> and only the top 9 chemicals are plotted with a unique color. For example, the chemicals with the highest mean </w:t>
      </w:r>
      <w:r w:rsidRPr="00682567">
        <w:rPr>
          <w:bCs/>
          <w:i/>
          <w:iCs/>
        </w:rPr>
        <w:t>EAR</w:t>
      </w:r>
      <w:r>
        <w:rPr>
          <w:bCs/>
        </w:rPr>
        <w:t xml:space="preserve"> by class are light blue and are on the top of each bar. The horizontal red line notes an </w:t>
      </w:r>
      <w:r w:rsidRPr="00E60BCC">
        <w:rPr>
          <w:bCs/>
          <w:i/>
          <w:iCs/>
        </w:rPr>
        <w:t>EAR</w:t>
      </w:r>
      <w:r>
        <w:rPr>
          <w:bCs/>
        </w:rPr>
        <w:t xml:space="preserve"> </w:t>
      </w:r>
      <w:r w:rsidR="00B40495">
        <w:rPr>
          <w:bCs/>
        </w:rPr>
        <w:t xml:space="preserve">threshold </w:t>
      </w:r>
      <w:r>
        <w:rPr>
          <w:bCs/>
        </w:rPr>
        <w:t xml:space="preserve">of </w:t>
      </w:r>
      <w:r w:rsidR="00B40495">
        <w:rPr>
          <w:bCs/>
        </w:rPr>
        <w:t>10</w:t>
      </w:r>
      <w:r w:rsidR="00B40495" w:rsidRPr="00DB56A6">
        <w:rPr>
          <w:bCs/>
          <w:vertAlign w:val="superscript"/>
        </w:rPr>
        <w:t>-3</w:t>
      </w:r>
      <w:r>
        <w:rPr>
          <w:bCs/>
        </w:rPr>
        <w:t xml:space="preserve">. </w:t>
      </w:r>
    </w:p>
    <w:p w14:paraId="7EFDF094" w14:textId="77777777" w:rsidR="000B5511" w:rsidRDefault="000B5511" w:rsidP="00DB56A6">
      <w:pPr>
        <w:spacing w:line="360" w:lineRule="auto"/>
      </w:pPr>
      <w:r>
        <w:rPr>
          <w:noProof/>
        </w:rPr>
        <w:lastRenderedPageBreak/>
        <w:drawing>
          <wp:anchor distT="0" distB="0" distL="114300" distR="114300" simplePos="0" relativeHeight="251658250" behindDoc="0" locked="0" layoutInCell="1" allowOverlap="1" wp14:anchorId="7F56AB93" wp14:editId="3B011BF7">
            <wp:simplePos x="0" y="0"/>
            <wp:positionH relativeFrom="margin">
              <wp:align>left</wp:align>
            </wp:positionH>
            <wp:positionV relativeFrom="paragraph">
              <wp:posOffset>0</wp:posOffset>
            </wp:positionV>
            <wp:extent cx="5486398" cy="3657599"/>
            <wp:effectExtent l="0" t="0" r="635" b="63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035041" w14:textId="109BB8BB" w:rsidR="000B5511" w:rsidRDefault="000B5511" w:rsidP="00DB56A6">
      <w:pPr>
        <w:spacing w:line="360" w:lineRule="auto"/>
        <w:rPr>
          <w:b/>
        </w:rPr>
      </w:pPr>
      <w:r w:rsidRPr="00911193">
        <w:rPr>
          <w:rStyle w:val="Strong"/>
        </w:rPr>
        <w:t>Figure S</w:t>
      </w:r>
      <w:r>
        <w:rPr>
          <w:rStyle w:val="Strong"/>
        </w:rPr>
        <w:t>I-8</w:t>
      </w:r>
      <w:r w:rsidRPr="00911193">
        <w:rPr>
          <w:rStyle w:val="Strong"/>
        </w:rPr>
        <w:t>.</w:t>
      </w:r>
      <w:r w:rsidRPr="00904590">
        <w:rPr>
          <w:rStyle w:val="Strong"/>
        </w:rPr>
        <w:t xml:space="preserve"> </w:t>
      </w:r>
      <w:r w:rsidRPr="001A14FE">
        <w:rPr>
          <w:rStyle w:val="Strong"/>
          <w:b w:val="0"/>
          <w:bCs w:val="0"/>
        </w:rPr>
        <w:t xml:space="preserve">Number of </w:t>
      </w:r>
      <w:r w:rsidRPr="001A14FE">
        <w:t>pesticides and pesticide transformation products</w:t>
      </w:r>
      <w:r w:rsidRPr="001A14FE">
        <w:rPr>
          <w:rStyle w:val="Strong"/>
          <w:b w:val="0"/>
          <w:bCs w:val="0"/>
        </w:rPr>
        <w:t xml:space="preserve"> detected in each river from discrete samples </w:t>
      </w:r>
      <w:r w:rsidRPr="001A14FE">
        <w:t xml:space="preserve">collected from </w:t>
      </w:r>
      <w:r w:rsidR="008B2ADF">
        <w:t xml:space="preserve">each of the </w:t>
      </w:r>
      <w:r w:rsidRPr="001A14FE">
        <w:t>15 Great Lakes tributaries, June-July 2016</w:t>
      </w:r>
      <w:r w:rsidRPr="001A14FE">
        <w:rPr>
          <w:b/>
          <w:bCs/>
        </w:rPr>
        <w:t xml:space="preserve"> </w:t>
      </w:r>
      <w:r w:rsidRPr="001A14FE">
        <w:rPr>
          <w:rStyle w:val="Strong"/>
          <w:b w:val="0"/>
          <w:bCs w:val="0"/>
        </w:rPr>
        <w:t xml:space="preserve">concurrent with POCIS deployments (2-6 samples per site). The combined height of each bar notes the number of chemicals detected. Red and orange colors show the number of chemicals detected at concentrations exceeding </w:t>
      </w:r>
      <w:r w:rsidR="00496019">
        <w:rPr>
          <w:rStyle w:val="Strong"/>
          <w:b w:val="0"/>
          <w:bCs w:val="0"/>
        </w:rPr>
        <w:t>E</w:t>
      </w:r>
      <w:r w:rsidRPr="001A14FE">
        <w:rPr>
          <w:rStyle w:val="Strong"/>
          <w:b w:val="0"/>
          <w:bCs w:val="0"/>
        </w:rPr>
        <w:t xml:space="preserve">xposure </w:t>
      </w:r>
      <w:r w:rsidR="00496019">
        <w:rPr>
          <w:rStyle w:val="Strong"/>
          <w:b w:val="0"/>
          <w:bCs w:val="0"/>
        </w:rPr>
        <w:t>A</w:t>
      </w:r>
      <w:r w:rsidRPr="001A14FE">
        <w:rPr>
          <w:rStyle w:val="Strong"/>
          <w:b w:val="0"/>
          <w:bCs w:val="0"/>
        </w:rPr>
        <w:t xml:space="preserve">ctivity </w:t>
      </w:r>
      <w:r w:rsidR="00496019">
        <w:rPr>
          <w:rStyle w:val="Strong"/>
          <w:b w:val="0"/>
          <w:bCs w:val="0"/>
        </w:rPr>
        <w:t>R</w:t>
      </w:r>
      <w:r w:rsidRPr="001A14FE">
        <w:rPr>
          <w:rStyle w:val="Strong"/>
          <w:b w:val="0"/>
          <w:bCs w:val="0"/>
        </w:rPr>
        <w:t>atio (</w:t>
      </w:r>
      <w:r w:rsidRPr="001A14FE">
        <w:rPr>
          <w:rStyle w:val="Strong"/>
          <w:b w:val="0"/>
          <w:bCs w:val="0"/>
          <w:i/>
          <w:iCs/>
        </w:rPr>
        <w:t>EAR</w:t>
      </w:r>
      <w:r w:rsidRPr="001A14FE">
        <w:rPr>
          <w:rStyle w:val="Strong"/>
          <w:b w:val="0"/>
          <w:bCs w:val="0"/>
        </w:rPr>
        <w:t xml:space="preserve">) thresholds. Grey bars note chemicals detected without </w:t>
      </w:r>
      <w:proofErr w:type="spellStart"/>
      <w:r w:rsidRPr="001A14FE">
        <w:rPr>
          <w:rStyle w:val="Strong"/>
          <w:b w:val="0"/>
          <w:bCs w:val="0"/>
        </w:rPr>
        <w:t>ToxCast</w:t>
      </w:r>
      <w:proofErr w:type="spellEnd"/>
      <w:r w:rsidRPr="001A14FE">
        <w:rPr>
          <w:rStyle w:val="Strong"/>
          <w:b w:val="0"/>
          <w:bCs w:val="0"/>
        </w:rPr>
        <w:t xml:space="preserve"> information. Chemicals are grouped by the Great Lake watershed and ordered from west to east (counterclockwise around the lakes). Data </w:t>
      </w:r>
      <w:proofErr w:type="gramStart"/>
      <w:r w:rsidR="006744C0">
        <w:rPr>
          <w:rStyle w:val="Strong"/>
          <w:b w:val="0"/>
          <w:bCs w:val="0"/>
        </w:rPr>
        <w:t>represent</w:t>
      </w:r>
      <w:proofErr w:type="gramEnd"/>
      <w:r w:rsidR="006744C0" w:rsidRPr="001A14FE">
        <w:rPr>
          <w:rStyle w:val="Strong"/>
          <w:b w:val="0"/>
          <w:bCs w:val="0"/>
        </w:rPr>
        <w:t xml:space="preserve"> </w:t>
      </w:r>
      <w:r w:rsidRPr="001A14FE">
        <w:rPr>
          <w:rStyle w:val="Strong"/>
          <w:b w:val="0"/>
          <w:bCs w:val="0"/>
        </w:rPr>
        <w:t xml:space="preserve">a subset of data published in Oliver et al. (in review). Data only </w:t>
      </w:r>
      <w:r w:rsidR="006744C0">
        <w:rPr>
          <w:rStyle w:val="Strong"/>
          <w:b w:val="0"/>
          <w:bCs w:val="0"/>
        </w:rPr>
        <w:t>include</w:t>
      </w:r>
      <w:r w:rsidR="006744C0" w:rsidRPr="001A14FE">
        <w:rPr>
          <w:rStyle w:val="Strong"/>
          <w:b w:val="0"/>
          <w:bCs w:val="0"/>
        </w:rPr>
        <w:t xml:space="preserve"> </w:t>
      </w:r>
      <w:r w:rsidRPr="001A14FE">
        <w:rPr>
          <w:rStyle w:val="Strong"/>
          <w:b w:val="0"/>
          <w:bCs w:val="0"/>
        </w:rPr>
        <w:t xml:space="preserve">analytes included in National Water Quality Lab schedule 2437 </w:t>
      </w:r>
      <w:r w:rsidRPr="001A14FE">
        <w:rPr>
          <w:rStyle w:val="Strong"/>
        </w:rPr>
        <w:fldChar w:fldCharType="begin"/>
      </w:r>
      <w:r w:rsidR="00D20B2A">
        <w:rPr>
          <w:rStyle w:val="Strong"/>
        </w:rPr>
        <w:instrText xml:space="preserve"> ADDIN ZOTERO_ITEM CSL_CITATION {"citationID":"Lj3cbRFP","properties":{"formattedCitation":"(Sandstrom et al. 2015)","plainCitation":"(Sandstrom et al. 2015)","noteIndex":0},"citationItems":[{"id":482,"uris":["http://zotero.org/groups/315505/items/JR66VS7L"],"itemData":{"id":482,"type":"report","abstract":"A liquid chromatography-tandem mass spectrometry (LC-MS/MS) method was developed for determination of 229 pesticides compounds (113 pesticides and 116 pesticide degradates) in filtered water samples from stream and groundwater sites. The pesticides represent a broad range of chemical classes and were selected based on criteria such as current-use intensity, probability of occurrence in streams and groundwater, and toxicity to humans or aquatic organisms. More than half of the analytes are pesticide degradates. The method involves direct injection of a 100-microliter (μL) sample onto the LC-MS/MS without any sample preparation other than filtration. Samples are analyzed with two injections, one in electrospray ionization (ESI) positive mode and one in ESI negative mode, using dynamic multiple reaction monitoring (MRM) conditions, with two MRM transitions for each analyte. The LC-MS/MS instrument parameters were optimized for highest sensitivity for the most analytes. This report describes the analytical method and presents characteristics of the method validation including bias and variability, detection levels, and holding-time studies. Mean recoveries of most analytes (223 of 229) were within data-quality objectives of 100±30 percent at spike concentrations above method detection levels (MDLs) in all four matrices. The calculated MDLs ranged from 1 to 103 nanograms per liter (ng/L) for 182 analytes analyzed in the ESI positive mode, and from 2 to 106 ng/L for 42 analytes analyzed in the ESI negative mode. Five analytes had MDLs between 100 and 250 ng/L. The stability studies in reagent water demonstrated that the largest number of the pesticide compounds (227 of 229) were stable after 14 days of storage at 4 degrees Celsius, so these were selected as the practical holding time and storage temperature for routine sample processing. The use of antimicrobial reagent citric acid to adjust the sample pH to about 4 also resulted in lower recoveries of some analytes, so it should not be used as a routine sample preservative.","collection-title":"Techniques and Methods","event-place":"Reston, VA","genre":"USGS Numbered Series","note":"IP-054757","number":"5-B11","page":"73","publisher":"U.S. Geological Survey","publisher-place":"Reston, VA","source":"pubs.er.usgs.gov","title":"Determination of pesticides and pesticide degradates in filtered water by direct aqueous-injection liquid chromatography-tandem mass spectrometry","URL":"doi:10.3133/tm5B11","author":[{"family":"Sandstrom","given":"Mark W."},{"family":"Kanagy","given":"Leslie K."},{"family":"Anderson","given":"Cyrissa A."},{"family":"Kanagy","given":"Christopher J."}],"issued":{"date-parts":[["2015"]]}}}],"schema":"https://github.com/citation-style-language/schema/raw/master/csl-citation.json"} </w:instrText>
      </w:r>
      <w:r w:rsidRPr="001A14FE">
        <w:rPr>
          <w:rStyle w:val="Strong"/>
        </w:rPr>
        <w:fldChar w:fldCharType="separate"/>
      </w:r>
      <w:r w:rsidRPr="001A14FE">
        <w:rPr>
          <w:rFonts w:cs="Times New Roman"/>
        </w:rPr>
        <w:t>(Sandstrom et al. 2015)</w:t>
      </w:r>
      <w:r w:rsidRPr="001A14FE">
        <w:rPr>
          <w:rStyle w:val="Strong"/>
        </w:rPr>
        <w:fldChar w:fldCharType="end"/>
      </w:r>
      <w:r w:rsidRPr="001A14FE">
        <w:rPr>
          <w:rStyle w:val="Strong"/>
          <w:b w:val="0"/>
          <w:bCs w:val="0"/>
        </w:rPr>
        <w:t>.</w:t>
      </w:r>
    </w:p>
    <w:p w14:paraId="6D2ABC6E" w14:textId="77777777" w:rsidR="000B5511" w:rsidRPr="00682567" w:rsidRDefault="000B5511" w:rsidP="00DB56A6">
      <w:pPr>
        <w:spacing w:line="360" w:lineRule="auto"/>
        <w:rPr>
          <w:rStyle w:val="Strong"/>
          <w:bCs w:val="0"/>
        </w:rPr>
      </w:pPr>
    </w:p>
    <w:p w14:paraId="1B8BBAAE" w14:textId="77777777" w:rsidR="000B5511" w:rsidRDefault="000B5511" w:rsidP="00DB56A6">
      <w:pPr>
        <w:spacing w:line="360" w:lineRule="auto"/>
      </w:pPr>
      <w:r>
        <w:rPr>
          <w:noProof/>
        </w:rPr>
        <w:lastRenderedPageBreak/>
        <w:drawing>
          <wp:inline distT="0" distB="0" distL="0" distR="0" wp14:anchorId="349AAC6C" wp14:editId="2CD56EF9">
            <wp:extent cx="5943598" cy="2641599"/>
            <wp:effectExtent l="0" t="0" r="63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43598" cy="2641599"/>
                    </a:xfrm>
                    <a:prstGeom prst="rect">
                      <a:avLst/>
                    </a:prstGeom>
                    <a:noFill/>
                    <a:ln>
                      <a:noFill/>
                    </a:ln>
                  </pic:spPr>
                </pic:pic>
              </a:graphicData>
            </a:graphic>
          </wp:inline>
        </w:drawing>
      </w:r>
    </w:p>
    <w:p w14:paraId="5A855C48" w14:textId="5EBFE880" w:rsidR="000B5511" w:rsidRDefault="000B5511" w:rsidP="00DB56A6">
      <w:pPr>
        <w:spacing w:line="360" w:lineRule="auto"/>
        <w:rPr>
          <w:bCs/>
        </w:rPr>
      </w:pPr>
      <w:r w:rsidRPr="002F7C27">
        <w:rPr>
          <w:b/>
          <w:bCs/>
        </w:rPr>
        <w:t xml:space="preserve">Figure </w:t>
      </w:r>
      <w:r>
        <w:rPr>
          <w:b/>
          <w:bCs/>
        </w:rPr>
        <w:t>SI-9</w:t>
      </w:r>
      <w:r w:rsidRPr="002F7C27">
        <w:rPr>
          <w:b/>
          <w:bCs/>
        </w:rPr>
        <w:t xml:space="preserve">. </w:t>
      </w:r>
      <w:r>
        <w:t>Priority endpoints (left), genes</w:t>
      </w:r>
      <w:r w:rsidR="00D05FC6">
        <w:t xml:space="preserve"> </w:t>
      </w:r>
      <w:r>
        <w:t xml:space="preserve">(center), and Adverse Outcome Pathways (AOP; right) associated with </w:t>
      </w:r>
      <w:r w:rsidR="00496019">
        <w:t>E</w:t>
      </w:r>
      <w:r>
        <w:t xml:space="preserve">xposure </w:t>
      </w:r>
      <w:r w:rsidR="00496019">
        <w:t>A</w:t>
      </w:r>
      <w:r>
        <w:t xml:space="preserve">ctivity </w:t>
      </w:r>
      <w:r w:rsidR="00496019">
        <w:t>R</w:t>
      </w:r>
      <w:r>
        <w:t>atio (</w:t>
      </w:r>
      <w:r w:rsidRPr="008465BD">
        <w:rPr>
          <w:i/>
          <w:iCs/>
        </w:rPr>
        <w:t>EAR</w:t>
      </w:r>
      <w:r>
        <w:t>) threshold exceedances from passive samples</w:t>
      </w:r>
      <w:r w:rsidRPr="006364A3">
        <w:rPr>
          <w:bCs/>
        </w:rPr>
        <w:t xml:space="preserve"> </w:t>
      </w:r>
      <w:r>
        <w:rPr>
          <w:bCs/>
        </w:rPr>
        <w:t>for pesticides and pesticide transformation products collected in Great Lakes tributaries, June-July 2016</w:t>
      </w:r>
      <w:r>
        <w:t xml:space="preserve">. Each panel only includes targets (i.e., endpoints, genes (and assay direction), or AOPs) that exceeded </w:t>
      </w:r>
      <w:r w:rsidRPr="008465BD">
        <w:rPr>
          <w:i/>
          <w:iCs/>
        </w:rPr>
        <w:t>EAR</w:t>
      </w:r>
      <w:r>
        <w:t xml:space="preserve"> of 10</w:t>
      </w:r>
      <w:r w:rsidRPr="002F7C27">
        <w:rPr>
          <w:vertAlign w:val="superscript"/>
        </w:rPr>
        <w:t>-3</w:t>
      </w:r>
      <w:r>
        <w:t xml:space="preserve"> at two or more sites. Each dot is a site, and each panel is ordered by median </w:t>
      </w:r>
      <w:r w:rsidRPr="00AB2ADB">
        <w:rPr>
          <w:i/>
          <w:iCs/>
        </w:rPr>
        <w:t>EAR</w:t>
      </w:r>
      <w:r>
        <w:t xml:space="preserve"> among sites.</w:t>
      </w:r>
      <w:r>
        <w:rPr>
          <w:bCs/>
        </w:rPr>
        <w:t xml:space="preserve"> For one endpoint without a specific gene target, the gene name was replaced with the hormone induced by the </w:t>
      </w:r>
      <w:proofErr w:type="spellStart"/>
      <w:r>
        <w:rPr>
          <w:bCs/>
        </w:rPr>
        <w:t>ToxCast</w:t>
      </w:r>
      <w:proofErr w:type="spellEnd"/>
      <w:r>
        <w:rPr>
          <w:bCs/>
        </w:rPr>
        <w:t xml:space="preserve"> assay (i.e., estrone).</w:t>
      </w:r>
      <w:r w:rsidR="00B704B6">
        <w:rPr>
          <w:bCs/>
        </w:rPr>
        <w:t xml:space="preserve"> </w:t>
      </w:r>
      <w:r w:rsidR="00B704B6">
        <w:t>The upper and lower edges are the 25</w:t>
      </w:r>
      <w:r w:rsidR="00B704B6" w:rsidRPr="00794736">
        <w:rPr>
          <w:vertAlign w:val="superscript"/>
        </w:rPr>
        <w:t>th</w:t>
      </w:r>
      <w:r w:rsidR="00B704B6">
        <w:t xml:space="preserve"> and 75</w:t>
      </w:r>
      <w:r w:rsidR="00B704B6" w:rsidRPr="00794736">
        <w:rPr>
          <w:vertAlign w:val="superscript"/>
        </w:rPr>
        <w:t>th</w:t>
      </w:r>
      <w:r w:rsidR="00B704B6">
        <w:t xml:space="preserve"> percentiles, and whiskers are drawn up to 1.5 times the interquartile range.</w:t>
      </w:r>
    </w:p>
    <w:p w14:paraId="49322367" w14:textId="77777777" w:rsidR="000B5511" w:rsidRDefault="000B5511" w:rsidP="00DB56A6">
      <w:pPr>
        <w:spacing w:line="360" w:lineRule="auto"/>
        <w:rPr>
          <w:bCs/>
        </w:rPr>
      </w:pPr>
      <w:r>
        <w:rPr>
          <w:bCs/>
        </w:rPr>
        <w:br w:type="page"/>
      </w:r>
    </w:p>
    <w:p w14:paraId="2384F9D1" w14:textId="29CB54D4" w:rsidR="00FE013B" w:rsidRDefault="000B5511" w:rsidP="00FE013B">
      <w:pPr>
        <w:spacing w:line="360" w:lineRule="auto"/>
      </w:pPr>
      <w:r>
        <w:rPr>
          <w:noProof/>
        </w:rPr>
        <w:lastRenderedPageBreak/>
        <w:drawing>
          <wp:anchor distT="0" distB="0" distL="114300" distR="114300" simplePos="0" relativeHeight="251658251" behindDoc="0" locked="0" layoutInCell="1" allowOverlap="1" wp14:anchorId="130F01BA" wp14:editId="41C20A0C">
            <wp:simplePos x="0" y="0"/>
            <wp:positionH relativeFrom="margin">
              <wp:align>left</wp:align>
            </wp:positionH>
            <wp:positionV relativeFrom="paragraph">
              <wp:posOffset>1905</wp:posOffset>
            </wp:positionV>
            <wp:extent cx="5391150" cy="616077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391150" cy="6160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27595">
        <w:rPr>
          <w:b/>
          <w:bCs/>
        </w:rPr>
        <w:t>Figure S</w:t>
      </w:r>
      <w:r>
        <w:rPr>
          <w:b/>
          <w:bCs/>
        </w:rPr>
        <w:t>I-10</w:t>
      </w:r>
      <w:r w:rsidRPr="00627595">
        <w:t xml:space="preserve">. </w:t>
      </w:r>
      <w:r>
        <w:t xml:space="preserve">Minimum </w:t>
      </w:r>
      <w:r w:rsidR="00494C93">
        <w:t>Aquatic Life Benchmark</w:t>
      </w:r>
      <w:r>
        <w:t>s (</w:t>
      </w:r>
      <w:r w:rsidRPr="000F6954">
        <w:rPr>
          <w:i/>
          <w:iCs/>
        </w:rPr>
        <w:t>ALB</w:t>
      </w:r>
      <w:r>
        <w:t xml:space="preserve">) versus minimum </w:t>
      </w:r>
      <w:r w:rsidR="00496019">
        <w:t>A</w:t>
      </w:r>
      <w:r>
        <w:t xml:space="preserve">ctivity </w:t>
      </w:r>
      <w:r w:rsidR="00496019">
        <w:t>C</w:t>
      </w:r>
      <w:r>
        <w:t xml:space="preserve">oncentration at </w:t>
      </w:r>
      <w:r w:rsidR="00496019">
        <w:t>C</w:t>
      </w:r>
      <w:r>
        <w:t>utoff (</w:t>
      </w:r>
      <w:r w:rsidRPr="000F6954">
        <w:rPr>
          <w:i/>
          <w:iCs/>
        </w:rPr>
        <w:t>ACC</w:t>
      </w:r>
      <w:r>
        <w:t xml:space="preserve">) for pesticide (filled symbols) and pesticide transformation products (hollow symbols). </w:t>
      </w:r>
      <w:r w:rsidRPr="00720E55">
        <w:rPr>
          <w:i/>
          <w:iCs/>
        </w:rPr>
        <w:t>ALBs</w:t>
      </w:r>
      <w:r>
        <w:t xml:space="preserve"> and </w:t>
      </w:r>
      <w:r w:rsidRPr="00720E55">
        <w:rPr>
          <w:i/>
          <w:iCs/>
        </w:rPr>
        <w:t>ACCs</w:t>
      </w:r>
      <w:r>
        <w:t xml:space="preserve"> were used to compute </w:t>
      </w:r>
      <w:r w:rsidR="00496019">
        <w:t>T</w:t>
      </w:r>
      <w:r>
        <w:t xml:space="preserve">oxicity </w:t>
      </w:r>
      <w:r w:rsidR="00496019">
        <w:t>Q</w:t>
      </w:r>
      <w:r>
        <w:t>uotients (</w:t>
      </w:r>
      <w:r w:rsidRPr="000F6954">
        <w:rPr>
          <w:i/>
          <w:iCs/>
        </w:rPr>
        <w:t>TQs</w:t>
      </w:r>
      <w:r>
        <w:t xml:space="preserve">) and </w:t>
      </w:r>
      <w:r w:rsidR="00496019">
        <w:t>E</w:t>
      </w:r>
      <w:r>
        <w:t xml:space="preserve">xposure </w:t>
      </w:r>
      <w:r w:rsidR="00496019">
        <w:t>A</w:t>
      </w:r>
      <w:r>
        <w:t xml:space="preserve">ctivity </w:t>
      </w:r>
      <w:r w:rsidR="00496019">
        <w:t>R</w:t>
      </w:r>
      <w:r>
        <w:t>atios (</w:t>
      </w:r>
      <w:r w:rsidRPr="000F6954">
        <w:rPr>
          <w:i/>
          <w:iCs/>
        </w:rPr>
        <w:t>EAR</w:t>
      </w:r>
      <w:r>
        <w:t xml:space="preserve">). The diagonal dashed line represents </w:t>
      </w:r>
      <w:r w:rsidRPr="00316EE7">
        <w:rPr>
          <w:i/>
          <w:iCs/>
        </w:rPr>
        <w:t>ALBs</w:t>
      </w:r>
      <w:r>
        <w:t xml:space="preserve"> and </w:t>
      </w:r>
      <w:r w:rsidRPr="00316EE7">
        <w:rPr>
          <w:i/>
          <w:iCs/>
        </w:rPr>
        <w:t>ACCs</w:t>
      </w:r>
      <w:r>
        <w:t xml:space="preserve"> that would result in a </w:t>
      </w:r>
      <w:r w:rsidRPr="007202D0">
        <w:rPr>
          <w:i/>
          <w:iCs/>
        </w:rPr>
        <w:t>TQ</w:t>
      </w:r>
      <w:r>
        <w:t xml:space="preserve"> of 0.1 and </w:t>
      </w:r>
      <w:r w:rsidRPr="007202D0">
        <w:rPr>
          <w:i/>
          <w:iCs/>
        </w:rPr>
        <w:t>EAR</w:t>
      </w:r>
      <w:r>
        <w:t xml:space="preserve"> of 0.001 (i.e., the thresholds used in this study to prioritize contaminants) at the same chemical concentration. Compounds above the diagonal line would be prioritized first using </w:t>
      </w:r>
      <w:r w:rsidRPr="00316EE7">
        <w:rPr>
          <w:i/>
          <w:iCs/>
        </w:rPr>
        <w:t>ACC</w:t>
      </w:r>
      <w:r>
        <w:t xml:space="preserve">-based </w:t>
      </w:r>
      <w:r w:rsidRPr="00316EE7">
        <w:rPr>
          <w:i/>
          <w:iCs/>
        </w:rPr>
        <w:t>EARs</w:t>
      </w:r>
      <w:r>
        <w:t xml:space="preserve">, and chemicals below the diagonal line would be prioritized first using </w:t>
      </w:r>
      <w:r w:rsidRPr="00E25F37">
        <w:rPr>
          <w:i/>
          <w:iCs/>
        </w:rPr>
        <w:t>ALB</w:t>
      </w:r>
      <w:r>
        <w:t xml:space="preserve">-based </w:t>
      </w:r>
      <w:r w:rsidRPr="00316EE7">
        <w:rPr>
          <w:i/>
          <w:iCs/>
        </w:rPr>
        <w:t>TQ</w:t>
      </w:r>
      <w:r>
        <w:rPr>
          <w:i/>
          <w:iCs/>
        </w:rPr>
        <w:t>s</w:t>
      </w:r>
      <w:r>
        <w:t>. The solid lines are the simple least squares regression model for all compounds in that chemical class.</w:t>
      </w:r>
    </w:p>
    <w:p w14:paraId="22BCDB74" w14:textId="7ECEDD69" w:rsidR="000B5511" w:rsidRPr="00620B35" w:rsidRDefault="00FE013B" w:rsidP="00DB56A6">
      <w:pPr>
        <w:spacing w:line="360" w:lineRule="auto"/>
        <w:rPr>
          <w:rStyle w:val="Strong"/>
          <w:b w:val="0"/>
        </w:rPr>
      </w:pPr>
      <w:r>
        <w:rPr>
          <w:bCs/>
          <w:noProof/>
        </w:rPr>
        <w:lastRenderedPageBreak/>
        <w:drawing>
          <wp:anchor distT="0" distB="0" distL="114300" distR="114300" simplePos="0" relativeHeight="251658249" behindDoc="0" locked="0" layoutInCell="1" allowOverlap="1" wp14:anchorId="4C084128" wp14:editId="04AE75F4">
            <wp:simplePos x="0" y="0"/>
            <wp:positionH relativeFrom="margin">
              <wp:align>left</wp:align>
            </wp:positionH>
            <wp:positionV relativeFrom="paragraph">
              <wp:posOffset>0</wp:posOffset>
            </wp:positionV>
            <wp:extent cx="5486398" cy="4571999"/>
            <wp:effectExtent l="0" t="0" r="635" b="63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486398" cy="4571999"/>
                    </a:xfrm>
                    <a:prstGeom prst="rect">
                      <a:avLst/>
                    </a:prstGeom>
                    <a:noFill/>
                    <a:ln>
                      <a:noFill/>
                    </a:ln>
                  </pic:spPr>
                </pic:pic>
              </a:graphicData>
            </a:graphic>
            <wp14:sizeRelH relativeFrom="page">
              <wp14:pctWidth>0</wp14:pctWidth>
            </wp14:sizeRelH>
            <wp14:sizeRelV relativeFrom="page">
              <wp14:pctHeight>0</wp14:pctHeight>
            </wp14:sizeRelV>
          </wp:anchor>
        </w:drawing>
      </w:r>
      <w:r w:rsidR="000B5511" w:rsidRPr="000309D5">
        <w:rPr>
          <w:b/>
        </w:rPr>
        <w:t xml:space="preserve">Figure </w:t>
      </w:r>
      <w:r w:rsidR="000B5511">
        <w:rPr>
          <w:b/>
        </w:rPr>
        <w:t>SI-11</w:t>
      </w:r>
      <w:r w:rsidR="000B5511">
        <w:rPr>
          <w:bCs/>
        </w:rPr>
        <w:t xml:space="preserve">. </w:t>
      </w:r>
      <w:r w:rsidR="000B5511" w:rsidRPr="00895C94">
        <w:rPr>
          <w:bCs/>
        </w:rPr>
        <w:t xml:space="preserve">Exposure </w:t>
      </w:r>
      <w:r w:rsidR="00496019">
        <w:rPr>
          <w:bCs/>
        </w:rPr>
        <w:t>A</w:t>
      </w:r>
      <w:r w:rsidR="000B5511" w:rsidRPr="00895C94">
        <w:rPr>
          <w:bCs/>
        </w:rPr>
        <w:t xml:space="preserve">ctivity </w:t>
      </w:r>
      <w:r w:rsidR="00496019">
        <w:rPr>
          <w:bCs/>
        </w:rPr>
        <w:t>R</w:t>
      </w:r>
      <w:r w:rsidR="000B5511" w:rsidRPr="00895C94">
        <w:rPr>
          <w:bCs/>
        </w:rPr>
        <w:t>atios from mixtures</w:t>
      </w:r>
      <w:r w:rsidR="00DD5A02">
        <w:rPr>
          <w:bCs/>
        </w:rPr>
        <w:t xml:space="preserve"> </w:t>
      </w:r>
      <w:r w:rsidR="00DD5A02" w:rsidRPr="00895C94">
        <w:rPr>
          <w:bCs/>
        </w:rPr>
        <w:t>(</w:t>
      </w:r>
      <w:proofErr w:type="spellStart"/>
      <w:r w:rsidR="00DD5A02" w:rsidRPr="00895C94">
        <w:rPr>
          <w:bCs/>
          <w:i/>
          <w:iCs/>
        </w:rPr>
        <w:t>EAR</w:t>
      </w:r>
      <w:r w:rsidR="00DD5A02" w:rsidRPr="00895C94">
        <w:rPr>
          <w:bCs/>
          <w:i/>
          <w:iCs/>
          <w:vertAlign w:val="subscript"/>
        </w:rPr>
        <w:t>Mixture</w:t>
      </w:r>
      <w:proofErr w:type="spellEnd"/>
      <w:r w:rsidR="00DD5A02" w:rsidRPr="00895C94">
        <w:rPr>
          <w:bCs/>
        </w:rPr>
        <w:t xml:space="preserve">) </w:t>
      </w:r>
      <w:r w:rsidR="000B5511">
        <w:rPr>
          <w:bCs/>
        </w:rPr>
        <w:t>of pesticides and pesticide transformation products</w:t>
      </w:r>
      <w:r w:rsidR="000B5511" w:rsidRPr="00895C94">
        <w:rPr>
          <w:bCs/>
        </w:rPr>
        <w:t xml:space="preserve"> by site and across </w:t>
      </w:r>
      <w:proofErr w:type="spellStart"/>
      <w:r w:rsidR="000B5511" w:rsidRPr="00895C94">
        <w:rPr>
          <w:bCs/>
        </w:rPr>
        <w:t>ToxCast</w:t>
      </w:r>
      <w:proofErr w:type="spellEnd"/>
      <w:r w:rsidR="000B5511" w:rsidRPr="00895C94">
        <w:rPr>
          <w:bCs/>
        </w:rPr>
        <w:t xml:space="preserve"> assay</w:t>
      </w:r>
      <w:r w:rsidR="000B5511">
        <w:rPr>
          <w:bCs/>
        </w:rPr>
        <w:t>s</w:t>
      </w:r>
      <w:r w:rsidR="000B5511" w:rsidRPr="00895C94">
        <w:rPr>
          <w:bCs/>
        </w:rPr>
        <w:t xml:space="preserve"> for passive (left) and </w:t>
      </w:r>
      <w:r w:rsidR="000B5511">
        <w:rPr>
          <w:bCs/>
        </w:rPr>
        <w:t>discrete</w:t>
      </w:r>
      <w:r w:rsidR="000B5511" w:rsidRPr="00895C94">
        <w:rPr>
          <w:bCs/>
        </w:rPr>
        <w:t xml:space="preserve"> water (right) samples</w:t>
      </w:r>
      <w:r w:rsidR="000B5511">
        <w:rPr>
          <w:bCs/>
        </w:rPr>
        <w:t xml:space="preserve"> collected in 15 Great Lakes tributaries, June-July 2016</w:t>
      </w:r>
      <w:r w:rsidR="000B5511" w:rsidRPr="00895C94">
        <w:rPr>
          <w:bCs/>
        </w:rPr>
        <w:t xml:space="preserve">. Assays included had </w:t>
      </w:r>
      <w:proofErr w:type="spellStart"/>
      <w:r w:rsidR="000B5511" w:rsidRPr="00895C94">
        <w:rPr>
          <w:bCs/>
          <w:i/>
          <w:iCs/>
        </w:rPr>
        <w:t>EAR</w:t>
      </w:r>
      <w:r w:rsidR="000B5511" w:rsidRPr="00895C94">
        <w:rPr>
          <w:bCs/>
          <w:i/>
          <w:iCs/>
          <w:vertAlign w:val="subscript"/>
        </w:rPr>
        <w:t>Mixture</w:t>
      </w:r>
      <w:proofErr w:type="spellEnd"/>
      <w:r w:rsidR="000B5511" w:rsidRPr="00895C94">
        <w:rPr>
          <w:bCs/>
        </w:rPr>
        <w:t xml:space="preserve"> &gt; 10</w:t>
      </w:r>
      <w:r w:rsidR="000B5511" w:rsidRPr="00895C94">
        <w:rPr>
          <w:bCs/>
          <w:vertAlign w:val="superscript"/>
        </w:rPr>
        <w:t>-3</w:t>
      </w:r>
      <w:r w:rsidR="000B5511" w:rsidRPr="00895C94">
        <w:rPr>
          <w:bCs/>
        </w:rPr>
        <w:t xml:space="preserve"> in at least two sites for either method. </w:t>
      </w:r>
      <w:proofErr w:type="spellStart"/>
      <w:r w:rsidR="000B5511">
        <w:rPr>
          <w:bCs/>
        </w:rPr>
        <w:t>ToxCast</w:t>
      </w:r>
      <w:proofErr w:type="spellEnd"/>
      <w:r w:rsidR="000B5511">
        <w:rPr>
          <w:bCs/>
        </w:rPr>
        <w:t xml:space="preserve"> assays</w:t>
      </w:r>
      <w:r w:rsidR="000B5511" w:rsidRPr="00895C94">
        <w:rPr>
          <w:bCs/>
        </w:rPr>
        <w:t xml:space="preserve"> are ordered by median </w:t>
      </w:r>
      <w:proofErr w:type="spellStart"/>
      <w:r w:rsidR="000B5511" w:rsidRPr="00895C94">
        <w:rPr>
          <w:bCs/>
          <w:i/>
          <w:iCs/>
        </w:rPr>
        <w:t>EAR</w:t>
      </w:r>
      <w:r w:rsidR="000B5511" w:rsidRPr="00895C94">
        <w:rPr>
          <w:bCs/>
          <w:i/>
          <w:iCs/>
          <w:vertAlign w:val="subscript"/>
        </w:rPr>
        <w:t>Mixture</w:t>
      </w:r>
      <w:proofErr w:type="spellEnd"/>
      <w:r w:rsidR="000B5511" w:rsidRPr="00895C94">
        <w:rPr>
          <w:bCs/>
        </w:rPr>
        <w:t xml:space="preserve"> </w:t>
      </w:r>
      <w:r w:rsidR="000B5511" w:rsidRPr="00895C94">
        <w:rPr>
          <w:bCs/>
          <w:vertAlign w:val="subscript"/>
        </w:rPr>
        <w:softHyphen/>
      </w:r>
      <w:r w:rsidR="000B5511" w:rsidRPr="00895C94">
        <w:rPr>
          <w:bCs/>
          <w:vertAlign w:val="subscript"/>
        </w:rPr>
        <w:softHyphen/>
      </w:r>
      <w:r w:rsidR="000B5511" w:rsidRPr="00895C94">
        <w:rPr>
          <w:bCs/>
          <w:vertAlign w:val="subscript"/>
        </w:rPr>
        <w:softHyphen/>
      </w:r>
      <w:r w:rsidR="000B5511" w:rsidRPr="00895C94">
        <w:rPr>
          <w:bCs/>
        </w:rPr>
        <w:t xml:space="preserve">among all sites, endpoints, and methods. </w:t>
      </w:r>
      <w:r w:rsidR="00B704B6">
        <w:t>The upper and lower edges are the 25</w:t>
      </w:r>
      <w:r w:rsidR="00B704B6" w:rsidRPr="00794736">
        <w:rPr>
          <w:vertAlign w:val="superscript"/>
        </w:rPr>
        <w:t>th</w:t>
      </w:r>
      <w:r w:rsidR="00B704B6">
        <w:t xml:space="preserve"> and 75</w:t>
      </w:r>
      <w:r w:rsidR="00B704B6" w:rsidRPr="00794736">
        <w:rPr>
          <w:vertAlign w:val="superscript"/>
        </w:rPr>
        <w:t>th</w:t>
      </w:r>
      <w:r w:rsidR="00B704B6">
        <w:t xml:space="preserve"> percentiles, and whiskers are drawn up to 1.5 times the interquartile range.</w:t>
      </w:r>
    </w:p>
    <w:sectPr w:rsidR="000B5511" w:rsidRPr="00620B35" w:rsidSect="00DB051F">
      <w:headerReference w:type="default" r:id="rId28"/>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8CB9A" w14:textId="77777777" w:rsidR="004679FF" w:rsidRDefault="004679FF" w:rsidP="009164FC">
      <w:pPr>
        <w:spacing w:after="0" w:line="240" w:lineRule="auto"/>
      </w:pPr>
      <w:r>
        <w:separator/>
      </w:r>
    </w:p>
  </w:endnote>
  <w:endnote w:type="continuationSeparator" w:id="0">
    <w:p w14:paraId="4091231F" w14:textId="77777777" w:rsidR="004679FF" w:rsidRDefault="004679FF" w:rsidP="009164FC">
      <w:pPr>
        <w:spacing w:after="0" w:line="240" w:lineRule="auto"/>
      </w:pPr>
      <w:r>
        <w:continuationSeparator/>
      </w:r>
    </w:p>
  </w:endnote>
  <w:endnote w:type="continuationNotice" w:id="1">
    <w:p w14:paraId="7F4AD287" w14:textId="77777777" w:rsidR="004679FF" w:rsidRDefault="004679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12728"/>
      <w:docPartObj>
        <w:docPartGallery w:val="Page Numbers (Bottom of Page)"/>
        <w:docPartUnique/>
      </w:docPartObj>
    </w:sdtPr>
    <w:sdtEndPr>
      <w:rPr>
        <w:noProof/>
      </w:rPr>
    </w:sdtEndPr>
    <w:sdtContent>
      <w:p w14:paraId="685C386D" w14:textId="187459B9" w:rsidR="009164FC" w:rsidRDefault="009164FC">
        <w:pPr>
          <w:pStyle w:val="Footer"/>
        </w:pPr>
        <w:r>
          <w:fldChar w:fldCharType="begin"/>
        </w:r>
        <w:r>
          <w:instrText xml:space="preserve"> PAGE   \* MERGEFORMAT </w:instrText>
        </w:r>
        <w:r>
          <w:fldChar w:fldCharType="separate"/>
        </w:r>
        <w:r>
          <w:rPr>
            <w:noProof/>
          </w:rPr>
          <w:t>2</w:t>
        </w:r>
        <w:r>
          <w:rPr>
            <w:noProof/>
          </w:rPr>
          <w:fldChar w:fldCharType="end"/>
        </w:r>
      </w:p>
    </w:sdtContent>
  </w:sdt>
  <w:p w14:paraId="73535AEB" w14:textId="77777777" w:rsidR="009164FC" w:rsidRDefault="009164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10F92" w14:textId="77777777" w:rsidR="004679FF" w:rsidRDefault="004679FF" w:rsidP="009164FC">
      <w:pPr>
        <w:spacing w:after="0" w:line="240" w:lineRule="auto"/>
      </w:pPr>
      <w:r>
        <w:separator/>
      </w:r>
    </w:p>
  </w:footnote>
  <w:footnote w:type="continuationSeparator" w:id="0">
    <w:p w14:paraId="5E6A8A3E" w14:textId="77777777" w:rsidR="004679FF" w:rsidRDefault="004679FF" w:rsidP="009164FC">
      <w:pPr>
        <w:spacing w:after="0" w:line="240" w:lineRule="auto"/>
      </w:pPr>
      <w:r>
        <w:continuationSeparator/>
      </w:r>
    </w:p>
  </w:footnote>
  <w:footnote w:type="continuationNotice" w:id="1">
    <w:p w14:paraId="7B792A48" w14:textId="77777777" w:rsidR="004679FF" w:rsidRDefault="004679F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ED70C" w14:textId="77777777" w:rsidR="00B64B79" w:rsidRDefault="00B64B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F3B02"/>
    <w:multiLevelType w:val="hybridMultilevel"/>
    <w:tmpl w:val="F8A21E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341ABB"/>
    <w:multiLevelType w:val="hybridMultilevel"/>
    <w:tmpl w:val="BA922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D2B"/>
    <w:rsid w:val="000005A1"/>
    <w:rsid w:val="000032AB"/>
    <w:rsid w:val="00003FB4"/>
    <w:rsid w:val="00004EE7"/>
    <w:rsid w:val="000072BC"/>
    <w:rsid w:val="00007F60"/>
    <w:rsid w:val="000108F3"/>
    <w:rsid w:val="00011E84"/>
    <w:rsid w:val="00012CF9"/>
    <w:rsid w:val="00012EDD"/>
    <w:rsid w:val="00013CDB"/>
    <w:rsid w:val="00015098"/>
    <w:rsid w:val="00015B03"/>
    <w:rsid w:val="0001643B"/>
    <w:rsid w:val="00020BB2"/>
    <w:rsid w:val="00021754"/>
    <w:rsid w:val="00023E27"/>
    <w:rsid w:val="000243EC"/>
    <w:rsid w:val="00024592"/>
    <w:rsid w:val="00025FC2"/>
    <w:rsid w:val="000260B4"/>
    <w:rsid w:val="00026144"/>
    <w:rsid w:val="00032456"/>
    <w:rsid w:val="00032A4D"/>
    <w:rsid w:val="00033DD2"/>
    <w:rsid w:val="00033EC5"/>
    <w:rsid w:val="0003476A"/>
    <w:rsid w:val="00035611"/>
    <w:rsid w:val="00035929"/>
    <w:rsid w:val="00036093"/>
    <w:rsid w:val="000360FB"/>
    <w:rsid w:val="000368FC"/>
    <w:rsid w:val="00041DFA"/>
    <w:rsid w:val="00042C0F"/>
    <w:rsid w:val="0004486D"/>
    <w:rsid w:val="00044ABA"/>
    <w:rsid w:val="000453B0"/>
    <w:rsid w:val="000457DD"/>
    <w:rsid w:val="00046553"/>
    <w:rsid w:val="00046980"/>
    <w:rsid w:val="00046D0F"/>
    <w:rsid w:val="000505DA"/>
    <w:rsid w:val="0005102A"/>
    <w:rsid w:val="00052DE4"/>
    <w:rsid w:val="00053ED7"/>
    <w:rsid w:val="000552F8"/>
    <w:rsid w:val="000612DF"/>
    <w:rsid w:val="00061987"/>
    <w:rsid w:val="000621FB"/>
    <w:rsid w:val="0006282D"/>
    <w:rsid w:val="00063ADB"/>
    <w:rsid w:val="00064545"/>
    <w:rsid w:val="00064A37"/>
    <w:rsid w:val="00064DEB"/>
    <w:rsid w:val="00064F42"/>
    <w:rsid w:val="00065AB2"/>
    <w:rsid w:val="00066511"/>
    <w:rsid w:val="0006726A"/>
    <w:rsid w:val="00067273"/>
    <w:rsid w:val="00071592"/>
    <w:rsid w:val="00073008"/>
    <w:rsid w:val="0007353B"/>
    <w:rsid w:val="000737B2"/>
    <w:rsid w:val="00076D20"/>
    <w:rsid w:val="00076F82"/>
    <w:rsid w:val="000774CA"/>
    <w:rsid w:val="000801E0"/>
    <w:rsid w:val="000825AA"/>
    <w:rsid w:val="00082991"/>
    <w:rsid w:val="00085C6E"/>
    <w:rsid w:val="00085FD2"/>
    <w:rsid w:val="0009099E"/>
    <w:rsid w:val="0009288A"/>
    <w:rsid w:val="00092DF3"/>
    <w:rsid w:val="00094232"/>
    <w:rsid w:val="00094FF5"/>
    <w:rsid w:val="00095C49"/>
    <w:rsid w:val="00095D35"/>
    <w:rsid w:val="00096094"/>
    <w:rsid w:val="00096ACA"/>
    <w:rsid w:val="00097239"/>
    <w:rsid w:val="00097E18"/>
    <w:rsid w:val="000A0777"/>
    <w:rsid w:val="000A4DC1"/>
    <w:rsid w:val="000A5358"/>
    <w:rsid w:val="000A5793"/>
    <w:rsid w:val="000A57DE"/>
    <w:rsid w:val="000A5ACB"/>
    <w:rsid w:val="000A614F"/>
    <w:rsid w:val="000A6235"/>
    <w:rsid w:val="000A62F6"/>
    <w:rsid w:val="000A7AFA"/>
    <w:rsid w:val="000B04F0"/>
    <w:rsid w:val="000B2F2A"/>
    <w:rsid w:val="000B3CCD"/>
    <w:rsid w:val="000B4673"/>
    <w:rsid w:val="000B5511"/>
    <w:rsid w:val="000B66FD"/>
    <w:rsid w:val="000B79A9"/>
    <w:rsid w:val="000C0625"/>
    <w:rsid w:val="000C080F"/>
    <w:rsid w:val="000C1549"/>
    <w:rsid w:val="000C1E9A"/>
    <w:rsid w:val="000C4701"/>
    <w:rsid w:val="000C4B13"/>
    <w:rsid w:val="000C4D73"/>
    <w:rsid w:val="000C5375"/>
    <w:rsid w:val="000C55C5"/>
    <w:rsid w:val="000C67D9"/>
    <w:rsid w:val="000C7744"/>
    <w:rsid w:val="000C78AE"/>
    <w:rsid w:val="000C7A07"/>
    <w:rsid w:val="000C7C48"/>
    <w:rsid w:val="000D0EF7"/>
    <w:rsid w:val="000D277C"/>
    <w:rsid w:val="000D3191"/>
    <w:rsid w:val="000D347B"/>
    <w:rsid w:val="000D4262"/>
    <w:rsid w:val="000D53C0"/>
    <w:rsid w:val="000D632A"/>
    <w:rsid w:val="000D75A9"/>
    <w:rsid w:val="000E0920"/>
    <w:rsid w:val="000E28EE"/>
    <w:rsid w:val="000E2B78"/>
    <w:rsid w:val="000E3507"/>
    <w:rsid w:val="000E4024"/>
    <w:rsid w:val="000E422D"/>
    <w:rsid w:val="000E47BC"/>
    <w:rsid w:val="000E4DEE"/>
    <w:rsid w:val="000E5171"/>
    <w:rsid w:val="000F1D99"/>
    <w:rsid w:val="000F2AE9"/>
    <w:rsid w:val="000F4A86"/>
    <w:rsid w:val="000F68EB"/>
    <w:rsid w:val="000F79E7"/>
    <w:rsid w:val="0010373C"/>
    <w:rsid w:val="00104D24"/>
    <w:rsid w:val="001053B9"/>
    <w:rsid w:val="001062EA"/>
    <w:rsid w:val="00107C03"/>
    <w:rsid w:val="00107CD4"/>
    <w:rsid w:val="001101C1"/>
    <w:rsid w:val="00110984"/>
    <w:rsid w:val="001116EC"/>
    <w:rsid w:val="001121D6"/>
    <w:rsid w:val="001133B6"/>
    <w:rsid w:val="00113E14"/>
    <w:rsid w:val="0011481B"/>
    <w:rsid w:val="00114931"/>
    <w:rsid w:val="00114D66"/>
    <w:rsid w:val="00115450"/>
    <w:rsid w:val="001154D8"/>
    <w:rsid w:val="00115F31"/>
    <w:rsid w:val="001163FB"/>
    <w:rsid w:val="00117900"/>
    <w:rsid w:val="001200B8"/>
    <w:rsid w:val="0012141C"/>
    <w:rsid w:val="00121A7D"/>
    <w:rsid w:val="00121C3D"/>
    <w:rsid w:val="0012253B"/>
    <w:rsid w:val="00122809"/>
    <w:rsid w:val="00122C75"/>
    <w:rsid w:val="00123C36"/>
    <w:rsid w:val="001244F3"/>
    <w:rsid w:val="001250C5"/>
    <w:rsid w:val="00125A32"/>
    <w:rsid w:val="00126700"/>
    <w:rsid w:val="00126CC8"/>
    <w:rsid w:val="00130AD9"/>
    <w:rsid w:val="0013146B"/>
    <w:rsid w:val="00131E07"/>
    <w:rsid w:val="00131F23"/>
    <w:rsid w:val="00131F89"/>
    <w:rsid w:val="001341DB"/>
    <w:rsid w:val="00134AD4"/>
    <w:rsid w:val="00135382"/>
    <w:rsid w:val="001368DE"/>
    <w:rsid w:val="00136BDC"/>
    <w:rsid w:val="00140D42"/>
    <w:rsid w:val="001420FA"/>
    <w:rsid w:val="001448F8"/>
    <w:rsid w:val="00144B26"/>
    <w:rsid w:val="00144FA2"/>
    <w:rsid w:val="00147769"/>
    <w:rsid w:val="00147874"/>
    <w:rsid w:val="00147FDB"/>
    <w:rsid w:val="00152138"/>
    <w:rsid w:val="00152AFE"/>
    <w:rsid w:val="00152D1D"/>
    <w:rsid w:val="00153C01"/>
    <w:rsid w:val="00153F9F"/>
    <w:rsid w:val="001541C3"/>
    <w:rsid w:val="00155D4F"/>
    <w:rsid w:val="001572AB"/>
    <w:rsid w:val="00157AD8"/>
    <w:rsid w:val="0016087E"/>
    <w:rsid w:val="00162818"/>
    <w:rsid w:val="0016698A"/>
    <w:rsid w:val="00166CD7"/>
    <w:rsid w:val="0017182B"/>
    <w:rsid w:val="001728D1"/>
    <w:rsid w:val="0017400F"/>
    <w:rsid w:val="00175D78"/>
    <w:rsid w:val="00176424"/>
    <w:rsid w:val="00177D8F"/>
    <w:rsid w:val="00177E29"/>
    <w:rsid w:val="00180D59"/>
    <w:rsid w:val="001811AC"/>
    <w:rsid w:val="001823E2"/>
    <w:rsid w:val="00182D8B"/>
    <w:rsid w:val="00183744"/>
    <w:rsid w:val="001844E5"/>
    <w:rsid w:val="001850AD"/>
    <w:rsid w:val="001868FD"/>
    <w:rsid w:val="00187269"/>
    <w:rsid w:val="0019131C"/>
    <w:rsid w:val="00192F32"/>
    <w:rsid w:val="00193418"/>
    <w:rsid w:val="00196687"/>
    <w:rsid w:val="00197922"/>
    <w:rsid w:val="001A0462"/>
    <w:rsid w:val="001A14FE"/>
    <w:rsid w:val="001A161C"/>
    <w:rsid w:val="001A169B"/>
    <w:rsid w:val="001A1D86"/>
    <w:rsid w:val="001A1FFC"/>
    <w:rsid w:val="001A2172"/>
    <w:rsid w:val="001A6692"/>
    <w:rsid w:val="001A6E4A"/>
    <w:rsid w:val="001A71F8"/>
    <w:rsid w:val="001A78D6"/>
    <w:rsid w:val="001B091A"/>
    <w:rsid w:val="001B0B35"/>
    <w:rsid w:val="001B0F1B"/>
    <w:rsid w:val="001B2DBC"/>
    <w:rsid w:val="001B3124"/>
    <w:rsid w:val="001B3D63"/>
    <w:rsid w:val="001B4222"/>
    <w:rsid w:val="001B445B"/>
    <w:rsid w:val="001B477F"/>
    <w:rsid w:val="001B4B53"/>
    <w:rsid w:val="001B5E62"/>
    <w:rsid w:val="001B6490"/>
    <w:rsid w:val="001B6743"/>
    <w:rsid w:val="001B7BAA"/>
    <w:rsid w:val="001C0619"/>
    <w:rsid w:val="001C0F8C"/>
    <w:rsid w:val="001C1332"/>
    <w:rsid w:val="001C14EA"/>
    <w:rsid w:val="001C156E"/>
    <w:rsid w:val="001C1F0A"/>
    <w:rsid w:val="001C21AD"/>
    <w:rsid w:val="001C3727"/>
    <w:rsid w:val="001C5093"/>
    <w:rsid w:val="001C5362"/>
    <w:rsid w:val="001C688C"/>
    <w:rsid w:val="001C69C3"/>
    <w:rsid w:val="001C7C7A"/>
    <w:rsid w:val="001D3B97"/>
    <w:rsid w:val="001D4AAB"/>
    <w:rsid w:val="001D4B67"/>
    <w:rsid w:val="001D68D4"/>
    <w:rsid w:val="001D6A0D"/>
    <w:rsid w:val="001D6A92"/>
    <w:rsid w:val="001D70CB"/>
    <w:rsid w:val="001E1067"/>
    <w:rsid w:val="001E130A"/>
    <w:rsid w:val="001E1540"/>
    <w:rsid w:val="001E25D8"/>
    <w:rsid w:val="001E26AD"/>
    <w:rsid w:val="001E413D"/>
    <w:rsid w:val="001E44C0"/>
    <w:rsid w:val="001E5961"/>
    <w:rsid w:val="001E6EBA"/>
    <w:rsid w:val="001E7699"/>
    <w:rsid w:val="001E7D3C"/>
    <w:rsid w:val="001F0A4A"/>
    <w:rsid w:val="001F3405"/>
    <w:rsid w:val="001F7141"/>
    <w:rsid w:val="00201BC4"/>
    <w:rsid w:val="0020233B"/>
    <w:rsid w:val="00202E24"/>
    <w:rsid w:val="002030AF"/>
    <w:rsid w:val="0020478E"/>
    <w:rsid w:val="00205897"/>
    <w:rsid w:val="002064B7"/>
    <w:rsid w:val="002068D6"/>
    <w:rsid w:val="002116BC"/>
    <w:rsid w:val="00211CE6"/>
    <w:rsid w:val="00212348"/>
    <w:rsid w:val="002141E0"/>
    <w:rsid w:val="00214284"/>
    <w:rsid w:val="002151B6"/>
    <w:rsid w:val="00215D98"/>
    <w:rsid w:val="00216F9D"/>
    <w:rsid w:val="002171DE"/>
    <w:rsid w:val="00220BB6"/>
    <w:rsid w:val="0022162C"/>
    <w:rsid w:val="00221E6E"/>
    <w:rsid w:val="00222776"/>
    <w:rsid w:val="002238EE"/>
    <w:rsid w:val="00224033"/>
    <w:rsid w:val="002245E8"/>
    <w:rsid w:val="002260D9"/>
    <w:rsid w:val="00227EDD"/>
    <w:rsid w:val="0023071A"/>
    <w:rsid w:val="00230E7B"/>
    <w:rsid w:val="00230E8B"/>
    <w:rsid w:val="00231C84"/>
    <w:rsid w:val="002323C5"/>
    <w:rsid w:val="002329B9"/>
    <w:rsid w:val="002348F6"/>
    <w:rsid w:val="0023490B"/>
    <w:rsid w:val="00235F3A"/>
    <w:rsid w:val="00236001"/>
    <w:rsid w:val="0023639B"/>
    <w:rsid w:val="002364A3"/>
    <w:rsid w:val="00236B9E"/>
    <w:rsid w:val="0024054B"/>
    <w:rsid w:val="002408E1"/>
    <w:rsid w:val="00240943"/>
    <w:rsid w:val="00241439"/>
    <w:rsid w:val="0024302C"/>
    <w:rsid w:val="00243F77"/>
    <w:rsid w:val="00244DFC"/>
    <w:rsid w:val="00247226"/>
    <w:rsid w:val="0025061D"/>
    <w:rsid w:val="002512EF"/>
    <w:rsid w:val="00251514"/>
    <w:rsid w:val="00251B18"/>
    <w:rsid w:val="0025290E"/>
    <w:rsid w:val="00252E44"/>
    <w:rsid w:val="002530C1"/>
    <w:rsid w:val="002575E1"/>
    <w:rsid w:val="00257D6C"/>
    <w:rsid w:val="002605D4"/>
    <w:rsid w:val="002626D7"/>
    <w:rsid w:val="00262F5E"/>
    <w:rsid w:val="00264EA1"/>
    <w:rsid w:val="00266942"/>
    <w:rsid w:val="00267BD8"/>
    <w:rsid w:val="00271670"/>
    <w:rsid w:val="00271981"/>
    <w:rsid w:val="002726F0"/>
    <w:rsid w:val="00273D9E"/>
    <w:rsid w:val="00274F00"/>
    <w:rsid w:val="002806F0"/>
    <w:rsid w:val="00280DB7"/>
    <w:rsid w:val="002824E9"/>
    <w:rsid w:val="00284204"/>
    <w:rsid w:val="00291788"/>
    <w:rsid w:val="0029179E"/>
    <w:rsid w:val="00292AD3"/>
    <w:rsid w:val="00292D87"/>
    <w:rsid w:val="00292F7C"/>
    <w:rsid w:val="00294017"/>
    <w:rsid w:val="002954DE"/>
    <w:rsid w:val="002959A3"/>
    <w:rsid w:val="00296737"/>
    <w:rsid w:val="00296B0D"/>
    <w:rsid w:val="00296C85"/>
    <w:rsid w:val="00296CEC"/>
    <w:rsid w:val="00297479"/>
    <w:rsid w:val="00297E62"/>
    <w:rsid w:val="002A069E"/>
    <w:rsid w:val="002A0CC3"/>
    <w:rsid w:val="002A0E44"/>
    <w:rsid w:val="002A0EDC"/>
    <w:rsid w:val="002A15EE"/>
    <w:rsid w:val="002A1A15"/>
    <w:rsid w:val="002A41B5"/>
    <w:rsid w:val="002A4DB0"/>
    <w:rsid w:val="002A538D"/>
    <w:rsid w:val="002A5B54"/>
    <w:rsid w:val="002A5F3A"/>
    <w:rsid w:val="002A5F51"/>
    <w:rsid w:val="002B0715"/>
    <w:rsid w:val="002B0AE5"/>
    <w:rsid w:val="002B0F1A"/>
    <w:rsid w:val="002B1E3B"/>
    <w:rsid w:val="002B273E"/>
    <w:rsid w:val="002B2EE1"/>
    <w:rsid w:val="002B690A"/>
    <w:rsid w:val="002C0454"/>
    <w:rsid w:val="002C0580"/>
    <w:rsid w:val="002C062D"/>
    <w:rsid w:val="002C1D63"/>
    <w:rsid w:val="002C1E7F"/>
    <w:rsid w:val="002C2B63"/>
    <w:rsid w:val="002C3A14"/>
    <w:rsid w:val="002C4CE8"/>
    <w:rsid w:val="002C518A"/>
    <w:rsid w:val="002C531C"/>
    <w:rsid w:val="002C6338"/>
    <w:rsid w:val="002C6982"/>
    <w:rsid w:val="002C6DC8"/>
    <w:rsid w:val="002C7025"/>
    <w:rsid w:val="002C7939"/>
    <w:rsid w:val="002D0BE9"/>
    <w:rsid w:val="002D11E7"/>
    <w:rsid w:val="002D1995"/>
    <w:rsid w:val="002D40F2"/>
    <w:rsid w:val="002D52CA"/>
    <w:rsid w:val="002D5DB8"/>
    <w:rsid w:val="002D7512"/>
    <w:rsid w:val="002D7D9D"/>
    <w:rsid w:val="002E1E57"/>
    <w:rsid w:val="002E2396"/>
    <w:rsid w:val="002E2DE3"/>
    <w:rsid w:val="002E4B7C"/>
    <w:rsid w:val="002E4C90"/>
    <w:rsid w:val="002E5755"/>
    <w:rsid w:val="002E5B4C"/>
    <w:rsid w:val="002E5E30"/>
    <w:rsid w:val="002F0907"/>
    <w:rsid w:val="002F1265"/>
    <w:rsid w:val="002F379C"/>
    <w:rsid w:val="002F6247"/>
    <w:rsid w:val="002F6FED"/>
    <w:rsid w:val="003002AF"/>
    <w:rsid w:val="00301A16"/>
    <w:rsid w:val="003047CB"/>
    <w:rsid w:val="00304EF6"/>
    <w:rsid w:val="00305758"/>
    <w:rsid w:val="00307F64"/>
    <w:rsid w:val="00311B94"/>
    <w:rsid w:val="003121BE"/>
    <w:rsid w:val="0031335E"/>
    <w:rsid w:val="00314D2E"/>
    <w:rsid w:val="00315DD0"/>
    <w:rsid w:val="003170C0"/>
    <w:rsid w:val="00317704"/>
    <w:rsid w:val="0032013C"/>
    <w:rsid w:val="003205DA"/>
    <w:rsid w:val="0032067C"/>
    <w:rsid w:val="003207EE"/>
    <w:rsid w:val="00320B24"/>
    <w:rsid w:val="003250D8"/>
    <w:rsid w:val="00325225"/>
    <w:rsid w:val="00326FF4"/>
    <w:rsid w:val="003271D0"/>
    <w:rsid w:val="0033012D"/>
    <w:rsid w:val="00330E1A"/>
    <w:rsid w:val="003328FB"/>
    <w:rsid w:val="00334D6C"/>
    <w:rsid w:val="00335F83"/>
    <w:rsid w:val="0033628B"/>
    <w:rsid w:val="00337307"/>
    <w:rsid w:val="00341701"/>
    <w:rsid w:val="0034326F"/>
    <w:rsid w:val="00343AD6"/>
    <w:rsid w:val="003454CB"/>
    <w:rsid w:val="00345D1C"/>
    <w:rsid w:val="0034650F"/>
    <w:rsid w:val="00346999"/>
    <w:rsid w:val="00346E1E"/>
    <w:rsid w:val="00347209"/>
    <w:rsid w:val="00352205"/>
    <w:rsid w:val="00352E1F"/>
    <w:rsid w:val="00353727"/>
    <w:rsid w:val="003546BF"/>
    <w:rsid w:val="00356E77"/>
    <w:rsid w:val="00357651"/>
    <w:rsid w:val="00357BE9"/>
    <w:rsid w:val="00361B46"/>
    <w:rsid w:val="00362BE6"/>
    <w:rsid w:val="0036301B"/>
    <w:rsid w:val="00363E7A"/>
    <w:rsid w:val="00363FC4"/>
    <w:rsid w:val="00364231"/>
    <w:rsid w:val="00364EF3"/>
    <w:rsid w:val="0036506C"/>
    <w:rsid w:val="00365A70"/>
    <w:rsid w:val="00365E35"/>
    <w:rsid w:val="0036601E"/>
    <w:rsid w:val="00366629"/>
    <w:rsid w:val="0036769F"/>
    <w:rsid w:val="00367868"/>
    <w:rsid w:val="00367910"/>
    <w:rsid w:val="00370860"/>
    <w:rsid w:val="00372140"/>
    <w:rsid w:val="003726D0"/>
    <w:rsid w:val="00372976"/>
    <w:rsid w:val="003729D0"/>
    <w:rsid w:val="00372D02"/>
    <w:rsid w:val="00374878"/>
    <w:rsid w:val="00374DEA"/>
    <w:rsid w:val="00375179"/>
    <w:rsid w:val="00376503"/>
    <w:rsid w:val="00376524"/>
    <w:rsid w:val="003767B0"/>
    <w:rsid w:val="00376805"/>
    <w:rsid w:val="003769B7"/>
    <w:rsid w:val="00376C51"/>
    <w:rsid w:val="0037705B"/>
    <w:rsid w:val="00377172"/>
    <w:rsid w:val="00382948"/>
    <w:rsid w:val="003843A3"/>
    <w:rsid w:val="0038471E"/>
    <w:rsid w:val="00385ADA"/>
    <w:rsid w:val="003878CC"/>
    <w:rsid w:val="003904F0"/>
    <w:rsid w:val="00390974"/>
    <w:rsid w:val="0039119C"/>
    <w:rsid w:val="003930DF"/>
    <w:rsid w:val="0039363B"/>
    <w:rsid w:val="003943DE"/>
    <w:rsid w:val="003944B4"/>
    <w:rsid w:val="00396791"/>
    <w:rsid w:val="00397AC9"/>
    <w:rsid w:val="003A064D"/>
    <w:rsid w:val="003A08CD"/>
    <w:rsid w:val="003A3EA2"/>
    <w:rsid w:val="003A4374"/>
    <w:rsid w:val="003A5B75"/>
    <w:rsid w:val="003A6748"/>
    <w:rsid w:val="003B077E"/>
    <w:rsid w:val="003B268D"/>
    <w:rsid w:val="003B2FEB"/>
    <w:rsid w:val="003B45F1"/>
    <w:rsid w:val="003B7A77"/>
    <w:rsid w:val="003C0C7B"/>
    <w:rsid w:val="003C12A0"/>
    <w:rsid w:val="003C1AC9"/>
    <w:rsid w:val="003C1E7E"/>
    <w:rsid w:val="003C1F3E"/>
    <w:rsid w:val="003C22F0"/>
    <w:rsid w:val="003C2321"/>
    <w:rsid w:val="003C3B06"/>
    <w:rsid w:val="003C3E0C"/>
    <w:rsid w:val="003C4E6D"/>
    <w:rsid w:val="003C50A0"/>
    <w:rsid w:val="003C5679"/>
    <w:rsid w:val="003C6066"/>
    <w:rsid w:val="003C7746"/>
    <w:rsid w:val="003C7905"/>
    <w:rsid w:val="003D1F98"/>
    <w:rsid w:val="003D2016"/>
    <w:rsid w:val="003D27BE"/>
    <w:rsid w:val="003D3E91"/>
    <w:rsid w:val="003D3F0A"/>
    <w:rsid w:val="003D4CCB"/>
    <w:rsid w:val="003D4E6B"/>
    <w:rsid w:val="003D5B95"/>
    <w:rsid w:val="003D5D00"/>
    <w:rsid w:val="003D5EDB"/>
    <w:rsid w:val="003D61FE"/>
    <w:rsid w:val="003E1D3D"/>
    <w:rsid w:val="003E1D58"/>
    <w:rsid w:val="003E332A"/>
    <w:rsid w:val="003E3F5C"/>
    <w:rsid w:val="003E51BE"/>
    <w:rsid w:val="003E5357"/>
    <w:rsid w:val="003E56F9"/>
    <w:rsid w:val="003E6C75"/>
    <w:rsid w:val="003E6F38"/>
    <w:rsid w:val="003E7B38"/>
    <w:rsid w:val="003F41E6"/>
    <w:rsid w:val="003F462B"/>
    <w:rsid w:val="003F4EF5"/>
    <w:rsid w:val="003F4FFC"/>
    <w:rsid w:val="003F5347"/>
    <w:rsid w:val="003F5AE8"/>
    <w:rsid w:val="003F6B73"/>
    <w:rsid w:val="003F6E8F"/>
    <w:rsid w:val="003F799D"/>
    <w:rsid w:val="00402255"/>
    <w:rsid w:val="00403F4D"/>
    <w:rsid w:val="004045FD"/>
    <w:rsid w:val="00404902"/>
    <w:rsid w:val="00406011"/>
    <w:rsid w:val="004113A5"/>
    <w:rsid w:val="004132D6"/>
    <w:rsid w:val="00414A02"/>
    <w:rsid w:val="00416655"/>
    <w:rsid w:val="00416823"/>
    <w:rsid w:val="00416882"/>
    <w:rsid w:val="00423B68"/>
    <w:rsid w:val="00423E59"/>
    <w:rsid w:val="00424A95"/>
    <w:rsid w:val="00424BE6"/>
    <w:rsid w:val="004270F7"/>
    <w:rsid w:val="0042712F"/>
    <w:rsid w:val="0042717C"/>
    <w:rsid w:val="00430637"/>
    <w:rsid w:val="00430BD8"/>
    <w:rsid w:val="00430C6C"/>
    <w:rsid w:val="004310FC"/>
    <w:rsid w:val="004319D0"/>
    <w:rsid w:val="004404B0"/>
    <w:rsid w:val="00440C5F"/>
    <w:rsid w:val="00443358"/>
    <w:rsid w:val="00444010"/>
    <w:rsid w:val="00444726"/>
    <w:rsid w:val="00444E52"/>
    <w:rsid w:val="00446ED5"/>
    <w:rsid w:val="00446FBC"/>
    <w:rsid w:val="00447BBA"/>
    <w:rsid w:val="00447E4F"/>
    <w:rsid w:val="00450F51"/>
    <w:rsid w:val="00452773"/>
    <w:rsid w:val="004531B3"/>
    <w:rsid w:val="00454DD6"/>
    <w:rsid w:val="00455BFC"/>
    <w:rsid w:val="00457408"/>
    <w:rsid w:val="00461097"/>
    <w:rsid w:val="0046199C"/>
    <w:rsid w:val="00461CE6"/>
    <w:rsid w:val="00461D49"/>
    <w:rsid w:val="00462520"/>
    <w:rsid w:val="00462DDC"/>
    <w:rsid w:val="00462FEC"/>
    <w:rsid w:val="00466A54"/>
    <w:rsid w:val="00467821"/>
    <w:rsid w:val="004679FF"/>
    <w:rsid w:val="0047227D"/>
    <w:rsid w:val="00474A9D"/>
    <w:rsid w:val="00474D80"/>
    <w:rsid w:val="004760FC"/>
    <w:rsid w:val="0047682D"/>
    <w:rsid w:val="00477997"/>
    <w:rsid w:val="00480126"/>
    <w:rsid w:val="004810A8"/>
    <w:rsid w:val="004817F1"/>
    <w:rsid w:val="00482C7E"/>
    <w:rsid w:val="0048433B"/>
    <w:rsid w:val="00490125"/>
    <w:rsid w:val="004907BF"/>
    <w:rsid w:val="00490C5E"/>
    <w:rsid w:val="00490EEB"/>
    <w:rsid w:val="00492BC3"/>
    <w:rsid w:val="00493400"/>
    <w:rsid w:val="004934C7"/>
    <w:rsid w:val="00494A0F"/>
    <w:rsid w:val="00494C93"/>
    <w:rsid w:val="00496019"/>
    <w:rsid w:val="0049638C"/>
    <w:rsid w:val="004969C4"/>
    <w:rsid w:val="004977F9"/>
    <w:rsid w:val="004A0A3C"/>
    <w:rsid w:val="004A19D8"/>
    <w:rsid w:val="004A1B7A"/>
    <w:rsid w:val="004A4138"/>
    <w:rsid w:val="004A4AC6"/>
    <w:rsid w:val="004A544A"/>
    <w:rsid w:val="004A5A9E"/>
    <w:rsid w:val="004A5CFD"/>
    <w:rsid w:val="004A6729"/>
    <w:rsid w:val="004B1A93"/>
    <w:rsid w:val="004B1D9E"/>
    <w:rsid w:val="004B37DE"/>
    <w:rsid w:val="004B38A0"/>
    <w:rsid w:val="004B4041"/>
    <w:rsid w:val="004B5BBF"/>
    <w:rsid w:val="004B63C7"/>
    <w:rsid w:val="004B7487"/>
    <w:rsid w:val="004C046A"/>
    <w:rsid w:val="004C05CC"/>
    <w:rsid w:val="004C0903"/>
    <w:rsid w:val="004C39A1"/>
    <w:rsid w:val="004C3C68"/>
    <w:rsid w:val="004C3CCE"/>
    <w:rsid w:val="004C727C"/>
    <w:rsid w:val="004C791F"/>
    <w:rsid w:val="004D1C90"/>
    <w:rsid w:val="004D21B6"/>
    <w:rsid w:val="004D2588"/>
    <w:rsid w:val="004D5689"/>
    <w:rsid w:val="004D56A9"/>
    <w:rsid w:val="004D6847"/>
    <w:rsid w:val="004D6F59"/>
    <w:rsid w:val="004D735F"/>
    <w:rsid w:val="004D7471"/>
    <w:rsid w:val="004E0416"/>
    <w:rsid w:val="004E0C9D"/>
    <w:rsid w:val="004E1088"/>
    <w:rsid w:val="004E1612"/>
    <w:rsid w:val="004E3387"/>
    <w:rsid w:val="004E3457"/>
    <w:rsid w:val="004E3D19"/>
    <w:rsid w:val="004E5552"/>
    <w:rsid w:val="004E6528"/>
    <w:rsid w:val="004E78A1"/>
    <w:rsid w:val="004F06EA"/>
    <w:rsid w:val="004F2FA9"/>
    <w:rsid w:val="004F4113"/>
    <w:rsid w:val="004F42FB"/>
    <w:rsid w:val="004F4962"/>
    <w:rsid w:val="00503022"/>
    <w:rsid w:val="005032DC"/>
    <w:rsid w:val="0050581B"/>
    <w:rsid w:val="005065BD"/>
    <w:rsid w:val="00510315"/>
    <w:rsid w:val="00510BBD"/>
    <w:rsid w:val="00512233"/>
    <w:rsid w:val="005122DE"/>
    <w:rsid w:val="005122E4"/>
    <w:rsid w:val="0051272C"/>
    <w:rsid w:val="00512D33"/>
    <w:rsid w:val="00512DEF"/>
    <w:rsid w:val="00513D86"/>
    <w:rsid w:val="00516020"/>
    <w:rsid w:val="005201CD"/>
    <w:rsid w:val="00520C33"/>
    <w:rsid w:val="00520E80"/>
    <w:rsid w:val="00521100"/>
    <w:rsid w:val="0052178B"/>
    <w:rsid w:val="00521E31"/>
    <w:rsid w:val="00522219"/>
    <w:rsid w:val="00523F51"/>
    <w:rsid w:val="005245E0"/>
    <w:rsid w:val="00525653"/>
    <w:rsid w:val="00530980"/>
    <w:rsid w:val="00530D48"/>
    <w:rsid w:val="005314ED"/>
    <w:rsid w:val="0053210C"/>
    <w:rsid w:val="00532549"/>
    <w:rsid w:val="00532D42"/>
    <w:rsid w:val="00532E6C"/>
    <w:rsid w:val="00532F6C"/>
    <w:rsid w:val="00533C64"/>
    <w:rsid w:val="00535343"/>
    <w:rsid w:val="0053617D"/>
    <w:rsid w:val="005365A2"/>
    <w:rsid w:val="00536D80"/>
    <w:rsid w:val="00536E5F"/>
    <w:rsid w:val="005403FF"/>
    <w:rsid w:val="00540D3F"/>
    <w:rsid w:val="005414DB"/>
    <w:rsid w:val="00543155"/>
    <w:rsid w:val="00543178"/>
    <w:rsid w:val="005431A3"/>
    <w:rsid w:val="0054331A"/>
    <w:rsid w:val="005440E2"/>
    <w:rsid w:val="0054526F"/>
    <w:rsid w:val="00545FB2"/>
    <w:rsid w:val="0054638B"/>
    <w:rsid w:val="00546E14"/>
    <w:rsid w:val="005502F4"/>
    <w:rsid w:val="00550F6A"/>
    <w:rsid w:val="00551138"/>
    <w:rsid w:val="00551E16"/>
    <w:rsid w:val="00552AE8"/>
    <w:rsid w:val="00553002"/>
    <w:rsid w:val="00553FD6"/>
    <w:rsid w:val="005549B2"/>
    <w:rsid w:val="005560E0"/>
    <w:rsid w:val="00556D6C"/>
    <w:rsid w:val="00556EA7"/>
    <w:rsid w:val="00557034"/>
    <w:rsid w:val="00560F83"/>
    <w:rsid w:val="005616CE"/>
    <w:rsid w:val="0056235E"/>
    <w:rsid w:val="0056318B"/>
    <w:rsid w:val="0056430E"/>
    <w:rsid w:val="005643F7"/>
    <w:rsid w:val="00565620"/>
    <w:rsid w:val="005656E7"/>
    <w:rsid w:val="005675AC"/>
    <w:rsid w:val="00567AAD"/>
    <w:rsid w:val="00570B16"/>
    <w:rsid w:val="00570C7B"/>
    <w:rsid w:val="00570DB3"/>
    <w:rsid w:val="005725DE"/>
    <w:rsid w:val="00573569"/>
    <w:rsid w:val="005774D4"/>
    <w:rsid w:val="00577863"/>
    <w:rsid w:val="005837B5"/>
    <w:rsid w:val="00585883"/>
    <w:rsid w:val="00585E92"/>
    <w:rsid w:val="00586F34"/>
    <w:rsid w:val="0058769D"/>
    <w:rsid w:val="005900E0"/>
    <w:rsid w:val="00590638"/>
    <w:rsid w:val="00593C0F"/>
    <w:rsid w:val="00595BEC"/>
    <w:rsid w:val="00596054"/>
    <w:rsid w:val="0059713A"/>
    <w:rsid w:val="00597BD9"/>
    <w:rsid w:val="005A0220"/>
    <w:rsid w:val="005A0883"/>
    <w:rsid w:val="005A1ADC"/>
    <w:rsid w:val="005A20D6"/>
    <w:rsid w:val="005A2D84"/>
    <w:rsid w:val="005A36E1"/>
    <w:rsid w:val="005A58B7"/>
    <w:rsid w:val="005A6C3E"/>
    <w:rsid w:val="005B0D1F"/>
    <w:rsid w:val="005B1165"/>
    <w:rsid w:val="005B1A2C"/>
    <w:rsid w:val="005B208B"/>
    <w:rsid w:val="005B28A8"/>
    <w:rsid w:val="005B33C6"/>
    <w:rsid w:val="005B3BFF"/>
    <w:rsid w:val="005B6409"/>
    <w:rsid w:val="005B6BB2"/>
    <w:rsid w:val="005B6C81"/>
    <w:rsid w:val="005B6C91"/>
    <w:rsid w:val="005B7973"/>
    <w:rsid w:val="005C1068"/>
    <w:rsid w:val="005C1231"/>
    <w:rsid w:val="005C1D0C"/>
    <w:rsid w:val="005C22F0"/>
    <w:rsid w:val="005C2FB5"/>
    <w:rsid w:val="005C3114"/>
    <w:rsid w:val="005C7D30"/>
    <w:rsid w:val="005D148B"/>
    <w:rsid w:val="005D3721"/>
    <w:rsid w:val="005D436C"/>
    <w:rsid w:val="005D449F"/>
    <w:rsid w:val="005D4512"/>
    <w:rsid w:val="005D45CB"/>
    <w:rsid w:val="005D7461"/>
    <w:rsid w:val="005E234F"/>
    <w:rsid w:val="005E386B"/>
    <w:rsid w:val="005E4739"/>
    <w:rsid w:val="005E620F"/>
    <w:rsid w:val="005E6A7B"/>
    <w:rsid w:val="005F1882"/>
    <w:rsid w:val="005F198E"/>
    <w:rsid w:val="005F1B0E"/>
    <w:rsid w:val="005F25F3"/>
    <w:rsid w:val="005F32C6"/>
    <w:rsid w:val="005F42EF"/>
    <w:rsid w:val="005F502A"/>
    <w:rsid w:val="005F5C67"/>
    <w:rsid w:val="005F6640"/>
    <w:rsid w:val="005F677A"/>
    <w:rsid w:val="005F7E6A"/>
    <w:rsid w:val="00602427"/>
    <w:rsid w:val="00602497"/>
    <w:rsid w:val="0060451C"/>
    <w:rsid w:val="00606FDC"/>
    <w:rsid w:val="006076C5"/>
    <w:rsid w:val="00610AF2"/>
    <w:rsid w:val="006112A5"/>
    <w:rsid w:val="006121B1"/>
    <w:rsid w:val="0061296E"/>
    <w:rsid w:val="00612A1B"/>
    <w:rsid w:val="006143E6"/>
    <w:rsid w:val="00614552"/>
    <w:rsid w:val="00615D61"/>
    <w:rsid w:val="006176CB"/>
    <w:rsid w:val="00617D23"/>
    <w:rsid w:val="0062036B"/>
    <w:rsid w:val="00623EA2"/>
    <w:rsid w:val="0062433D"/>
    <w:rsid w:val="006259F2"/>
    <w:rsid w:val="006270AF"/>
    <w:rsid w:val="00627AB2"/>
    <w:rsid w:val="00627B23"/>
    <w:rsid w:val="00627DB2"/>
    <w:rsid w:val="0063096C"/>
    <w:rsid w:val="00630A2C"/>
    <w:rsid w:val="00630E5E"/>
    <w:rsid w:val="0063159E"/>
    <w:rsid w:val="00631860"/>
    <w:rsid w:val="00632151"/>
    <w:rsid w:val="00633C89"/>
    <w:rsid w:val="00635E92"/>
    <w:rsid w:val="0063690D"/>
    <w:rsid w:val="00637618"/>
    <w:rsid w:val="006377A7"/>
    <w:rsid w:val="006403F9"/>
    <w:rsid w:val="006408D6"/>
    <w:rsid w:val="00640A28"/>
    <w:rsid w:val="00640EF1"/>
    <w:rsid w:val="0064157F"/>
    <w:rsid w:val="00641B4E"/>
    <w:rsid w:val="006426F8"/>
    <w:rsid w:val="0064345B"/>
    <w:rsid w:val="00643AC5"/>
    <w:rsid w:val="00643F50"/>
    <w:rsid w:val="00644CB6"/>
    <w:rsid w:val="006452B2"/>
    <w:rsid w:val="00645D39"/>
    <w:rsid w:val="0064667F"/>
    <w:rsid w:val="00646B46"/>
    <w:rsid w:val="00646EE1"/>
    <w:rsid w:val="006476D8"/>
    <w:rsid w:val="00650ECD"/>
    <w:rsid w:val="00651B27"/>
    <w:rsid w:val="00653987"/>
    <w:rsid w:val="006539E3"/>
    <w:rsid w:val="006544D4"/>
    <w:rsid w:val="0065551C"/>
    <w:rsid w:val="00655CEA"/>
    <w:rsid w:val="006563F5"/>
    <w:rsid w:val="00657AEC"/>
    <w:rsid w:val="0066006A"/>
    <w:rsid w:val="006603C4"/>
    <w:rsid w:val="006617BE"/>
    <w:rsid w:val="0066204C"/>
    <w:rsid w:val="00662AC9"/>
    <w:rsid w:val="00663A48"/>
    <w:rsid w:val="006645B3"/>
    <w:rsid w:val="00665C2A"/>
    <w:rsid w:val="00666C97"/>
    <w:rsid w:val="00667138"/>
    <w:rsid w:val="00672521"/>
    <w:rsid w:val="00672BD6"/>
    <w:rsid w:val="0067401A"/>
    <w:rsid w:val="006743D8"/>
    <w:rsid w:val="006744C0"/>
    <w:rsid w:val="00675323"/>
    <w:rsid w:val="00675832"/>
    <w:rsid w:val="006765E3"/>
    <w:rsid w:val="00677714"/>
    <w:rsid w:val="00677FE8"/>
    <w:rsid w:val="00680BC9"/>
    <w:rsid w:val="00680D89"/>
    <w:rsid w:val="0068201E"/>
    <w:rsid w:val="006831DB"/>
    <w:rsid w:val="006855A4"/>
    <w:rsid w:val="006856FC"/>
    <w:rsid w:val="006867CF"/>
    <w:rsid w:val="00686BFA"/>
    <w:rsid w:val="00690F61"/>
    <w:rsid w:val="00692C3B"/>
    <w:rsid w:val="00693620"/>
    <w:rsid w:val="00693B49"/>
    <w:rsid w:val="006944CB"/>
    <w:rsid w:val="006948B6"/>
    <w:rsid w:val="006957B3"/>
    <w:rsid w:val="006958EC"/>
    <w:rsid w:val="00695BA0"/>
    <w:rsid w:val="00696B7D"/>
    <w:rsid w:val="006A12F8"/>
    <w:rsid w:val="006A1630"/>
    <w:rsid w:val="006A23D9"/>
    <w:rsid w:val="006A246D"/>
    <w:rsid w:val="006A3AE7"/>
    <w:rsid w:val="006A5DD9"/>
    <w:rsid w:val="006A6799"/>
    <w:rsid w:val="006A7362"/>
    <w:rsid w:val="006A7408"/>
    <w:rsid w:val="006A7DBB"/>
    <w:rsid w:val="006B08C3"/>
    <w:rsid w:val="006B0C1D"/>
    <w:rsid w:val="006B1D78"/>
    <w:rsid w:val="006B1DF2"/>
    <w:rsid w:val="006B32F7"/>
    <w:rsid w:val="006B33A2"/>
    <w:rsid w:val="006B3DE2"/>
    <w:rsid w:val="006B46BD"/>
    <w:rsid w:val="006B6ECD"/>
    <w:rsid w:val="006B7951"/>
    <w:rsid w:val="006B7D20"/>
    <w:rsid w:val="006B7D2B"/>
    <w:rsid w:val="006C0022"/>
    <w:rsid w:val="006C1B1B"/>
    <w:rsid w:val="006C49B4"/>
    <w:rsid w:val="006D36AF"/>
    <w:rsid w:val="006D40B3"/>
    <w:rsid w:val="006D40DB"/>
    <w:rsid w:val="006D5596"/>
    <w:rsid w:val="006E0102"/>
    <w:rsid w:val="006E0164"/>
    <w:rsid w:val="006E01CB"/>
    <w:rsid w:val="006E022E"/>
    <w:rsid w:val="006E1642"/>
    <w:rsid w:val="006E1700"/>
    <w:rsid w:val="006E2116"/>
    <w:rsid w:val="006E35A3"/>
    <w:rsid w:val="006E36A0"/>
    <w:rsid w:val="006E3AA8"/>
    <w:rsid w:val="006E3EE9"/>
    <w:rsid w:val="006E49B0"/>
    <w:rsid w:val="006E4F25"/>
    <w:rsid w:val="006E50F9"/>
    <w:rsid w:val="006E51DB"/>
    <w:rsid w:val="006E549B"/>
    <w:rsid w:val="006E6017"/>
    <w:rsid w:val="006E6217"/>
    <w:rsid w:val="006E6448"/>
    <w:rsid w:val="006E76E2"/>
    <w:rsid w:val="006F099D"/>
    <w:rsid w:val="006F57AF"/>
    <w:rsid w:val="006F6643"/>
    <w:rsid w:val="006F7ABF"/>
    <w:rsid w:val="007014A9"/>
    <w:rsid w:val="00705E10"/>
    <w:rsid w:val="00706862"/>
    <w:rsid w:val="00710A87"/>
    <w:rsid w:val="00713B12"/>
    <w:rsid w:val="00713C50"/>
    <w:rsid w:val="00714613"/>
    <w:rsid w:val="007146DE"/>
    <w:rsid w:val="00715FD1"/>
    <w:rsid w:val="007170B3"/>
    <w:rsid w:val="00720156"/>
    <w:rsid w:val="00720B7B"/>
    <w:rsid w:val="007224E3"/>
    <w:rsid w:val="007227C6"/>
    <w:rsid w:val="00722C78"/>
    <w:rsid w:val="00722E62"/>
    <w:rsid w:val="0072374D"/>
    <w:rsid w:val="00723B6D"/>
    <w:rsid w:val="00724D29"/>
    <w:rsid w:val="007259E6"/>
    <w:rsid w:val="00725C9A"/>
    <w:rsid w:val="00725E96"/>
    <w:rsid w:val="007264F2"/>
    <w:rsid w:val="00730789"/>
    <w:rsid w:val="00731FCB"/>
    <w:rsid w:val="0073283C"/>
    <w:rsid w:val="00732FC4"/>
    <w:rsid w:val="00734CC2"/>
    <w:rsid w:val="0073533D"/>
    <w:rsid w:val="0073626B"/>
    <w:rsid w:val="00736EF4"/>
    <w:rsid w:val="00737888"/>
    <w:rsid w:val="00740298"/>
    <w:rsid w:val="007408C1"/>
    <w:rsid w:val="00740928"/>
    <w:rsid w:val="00740DE0"/>
    <w:rsid w:val="00742A1B"/>
    <w:rsid w:val="00742DDB"/>
    <w:rsid w:val="00743118"/>
    <w:rsid w:val="0074318C"/>
    <w:rsid w:val="00744B25"/>
    <w:rsid w:val="00745245"/>
    <w:rsid w:val="00745E33"/>
    <w:rsid w:val="00746830"/>
    <w:rsid w:val="00751BFF"/>
    <w:rsid w:val="00752322"/>
    <w:rsid w:val="00754033"/>
    <w:rsid w:val="007541F3"/>
    <w:rsid w:val="0075446D"/>
    <w:rsid w:val="007555E6"/>
    <w:rsid w:val="00760F37"/>
    <w:rsid w:val="007613CD"/>
    <w:rsid w:val="007619D2"/>
    <w:rsid w:val="00761D45"/>
    <w:rsid w:val="00762A26"/>
    <w:rsid w:val="00763B33"/>
    <w:rsid w:val="007647E6"/>
    <w:rsid w:val="00764C48"/>
    <w:rsid w:val="00765221"/>
    <w:rsid w:val="007661C7"/>
    <w:rsid w:val="007671A6"/>
    <w:rsid w:val="007676D8"/>
    <w:rsid w:val="007677A7"/>
    <w:rsid w:val="007722EC"/>
    <w:rsid w:val="00773175"/>
    <w:rsid w:val="007734A2"/>
    <w:rsid w:val="00774E29"/>
    <w:rsid w:val="0077553F"/>
    <w:rsid w:val="00775BDA"/>
    <w:rsid w:val="00776C57"/>
    <w:rsid w:val="00782833"/>
    <w:rsid w:val="00785883"/>
    <w:rsid w:val="00786002"/>
    <w:rsid w:val="00786162"/>
    <w:rsid w:val="0078772F"/>
    <w:rsid w:val="00787D4A"/>
    <w:rsid w:val="0079007C"/>
    <w:rsid w:val="00792E3F"/>
    <w:rsid w:val="00792ECD"/>
    <w:rsid w:val="007931C3"/>
    <w:rsid w:val="00793259"/>
    <w:rsid w:val="00795821"/>
    <w:rsid w:val="00796F61"/>
    <w:rsid w:val="007A2C86"/>
    <w:rsid w:val="007A32B9"/>
    <w:rsid w:val="007A4357"/>
    <w:rsid w:val="007A4EB6"/>
    <w:rsid w:val="007A61E7"/>
    <w:rsid w:val="007A6FBF"/>
    <w:rsid w:val="007A719D"/>
    <w:rsid w:val="007A7390"/>
    <w:rsid w:val="007A7C93"/>
    <w:rsid w:val="007A7CA6"/>
    <w:rsid w:val="007B0510"/>
    <w:rsid w:val="007B0B26"/>
    <w:rsid w:val="007B0DCF"/>
    <w:rsid w:val="007B14D8"/>
    <w:rsid w:val="007B22BD"/>
    <w:rsid w:val="007B2A09"/>
    <w:rsid w:val="007B2B7D"/>
    <w:rsid w:val="007B3301"/>
    <w:rsid w:val="007B366A"/>
    <w:rsid w:val="007B3AD9"/>
    <w:rsid w:val="007B3FC5"/>
    <w:rsid w:val="007B6503"/>
    <w:rsid w:val="007B7A59"/>
    <w:rsid w:val="007B7BAE"/>
    <w:rsid w:val="007B7C8E"/>
    <w:rsid w:val="007C0917"/>
    <w:rsid w:val="007C0AE9"/>
    <w:rsid w:val="007C0F60"/>
    <w:rsid w:val="007C2581"/>
    <w:rsid w:val="007C39AE"/>
    <w:rsid w:val="007C5D99"/>
    <w:rsid w:val="007C5FC9"/>
    <w:rsid w:val="007C6EB6"/>
    <w:rsid w:val="007C72DA"/>
    <w:rsid w:val="007C76E1"/>
    <w:rsid w:val="007D17D4"/>
    <w:rsid w:val="007D2FE0"/>
    <w:rsid w:val="007D346F"/>
    <w:rsid w:val="007D3DC7"/>
    <w:rsid w:val="007D40C7"/>
    <w:rsid w:val="007D6269"/>
    <w:rsid w:val="007D6FF9"/>
    <w:rsid w:val="007D73EA"/>
    <w:rsid w:val="007E276B"/>
    <w:rsid w:val="007E2EC6"/>
    <w:rsid w:val="007E2EE3"/>
    <w:rsid w:val="007E3E59"/>
    <w:rsid w:val="007E411F"/>
    <w:rsid w:val="007E5048"/>
    <w:rsid w:val="007E6226"/>
    <w:rsid w:val="007E670E"/>
    <w:rsid w:val="007E6EF6"/>
    <w:rsid w:val="007E7037"/>
    <w:rsid w:val="007E70B0"/>
    <w:rsid w:val="007E7711"/>
    <w:rsid w:val="007F01F5"/>
    <w:rsid w:val="007F0474"/>
    <w:rsid w:val="007F0A11"/>
    <w:rsid w:val="007F3647"/>
    <w:rsid w:val="007F68BF"/>
    <w:rsid w:val="00800F4C"/>
    <w:rsid w:val="008011D3"/>
    <w:rsid w:val="008015CE"/>
    <w:rsid w:val="00804039"/>
    <w:rsid w:val="008066C2"/>
    <w:rsid w:val="00806BFA"/>
    <w:rsid w:val="00807177"/>
    <w:rsid w:val="008077B1"/>
    <w:rsid w:val="00810B19"/>
    <w:rsid w:val="00810CFE"/>
    <w:rsid w:val="008116FF"/>
    <w:rsid w:val="008117A0"/>
    <w:rsid w:val="008123EC"/>
    <w:rsid w:val="00812F8B"/>
    <w:rsid w:val="00813F70"/>
    <w:rsid w:val="008141B0"/>
    <w:rsid w:val="00814428"/>
    <w:rsid w:val="00815122"/>
    <w:rsid w:val="0081558D"/>
    <w:rsid w:val="0081677D"/>
    <w:rsid w:val="00816DF1"/>
    <w:rsid w:val="008201E0"/>
    <w:rsid w:val="00820FC3"/>
    <w:rsid w:val="00821AB8"/>
    <w:rsid w:val="00821F95"/>
    <w:rsid w:val="00823349"/>
    <w:rsid w:val="008240CF"/>
    <w:rsid w:val="00824C38"/>
    <w:rsid w:val="008301BD"/>
    <w:rsid w:val="008316F0"/>
    <w:rsid w:val="008319B3"/>
    <w:rsid w:val="008336B7"/>
    <w:rsid w:val="008345F7"/>
    <w:rsid w:val="008351AA"/>
    <w:rsid w:val="00835A85"/>
    <w:rsid w:val="00836328"/>
    <w:rsid w:val="0083654F"/>
    <w:rsid w:val="00836A0E"/>
    <w:rsid w:val="00836D1E"/>
    <w:rsid w:val="00836FCE"/>
    <w:rsid w:val="0083712F"/>
    <w:rsid w:val="008371DF"/>
    <w:rsid w:val="00840AA8"/>
    <w:rsid w:val="00841573"/>
    <w:rsid w:val="00842A59"/>
    <w:rsid w:val="00843723"/>
    <w:rsid w:val="00844659"/>
    <w:rsid w:val="008446A3"/>
    <w:rsid w:val="00844EA2"/>
    <w:rsid w:val="00845574"/>
    <w:rsid w:val="00845E30"/>
    <w:rsid w:val="008464C7"/>
    <w:rsid w:val="00846FEF"/>
    <w:rsid w:val="008479CA"/>
    <w:rsid w:val="00851835"/>
    <w:rsid w:val="00851F3A"/>
    <w:rsid w:val="0085216E"/>
    <w:rsid w:val="00852605"/>
    <w:rsid w:val="00852691"/>
    <w:rsid w:val="00852EF1"/>
    <w:rsid w:val="008530B7"/>
    <w:rsid w:val="0085366F"/>
    <w:rsid w:val="00854BBD"/>
    <w:rsid w:val="00856B8A"/>
    <w:rsid w:val="0085708C"/>
    <w:rsid w:val="008578D7"/>
    <w:rsid w:val="00857B45"/>
    <w:rsid w:val="0086046C"/>
    <w:rsid w:val="00860795"/>
    <w:rsid w:val="00860DBC"/>
    <w:rsid w:val="00860ED3"/>
    <w:rsid w:val="00861FF5"/>
    <w:rsid w:val="00862007"/>
    <w:rsid w:val="008622FA"/>
    <w:rsid w:val="00862486"/>
    <w:rsid w:val="008626E0"/>
    <w:rsid w:val="0086329F"/>
    <w:rsid w:val="00863369"/>
    <w:rsid w:val="00864AB1"/>
    <w:rsid w:val="00865B0A"/>
    <w:rsid w:val="008662A3"/>
    <w:rsid w:val="008663DE"/>
    <w:rsid w:val="00866492"/>
    <w:rsid w:val="00866F53"/>
    <w:rsid w:val="008677CA"/>
    <w:rsid w:val="00867F39"/>
    <w:rsid w:val="0087368B"/>
    <w:rsid w:val="0087426F"/>
    <w:rsid w:val="00874538"/>
    <w:rsid w:val="0087483F"/>
    <w:rsid w:val="00875568"/>
    <w:rsid w:val="00877DE2"/>
    <w:rsid w:val="00880642"/>
    <w:rsid w:val="0088317C"/>
    <w:rsid w:val="00883B7C"/>
    <w:rsid w:val="00884E6A"/>
    <w:rsid w:val="00886018"/>
    <w:rsid w:val="00887EAF"/>
    <w:rsid w:val="00890722"/>
    <w:rsid w:val="00891A6A"/>
    <w:rsid w:val="008929F5"/>
    <w:rsid w:val="00893014"/>
    <w:rsid w:val="0089316A"/>
    <w:rsid w:val="00893FFC"/>
    <w:rsid w:val="0089544C"/>
    <w:rsid w:val="00895F7A"/>
    <w:rsid w:val="0089714E"/>
    <w:rsid w:val="008A17DB"/>
    <w:rsid w:val="008A1E58"/>
    <w:rsid w:val="008A1FBF"/>
    <w:rsid w:val="008A2522"/>
    <w:rsid w:val="008A35BC"/>
    <w:rsid w:val="008A35D8"/>
    <w:rsid w:val="008A4247"/>
    <w:rsid w:val="008A4770"/>
    <w:rsid w:val="008A4BD2"/>
    <w:rsid w:val="008A5274"/>
    <w:rsid w:val="008A6FBF"/>
    <w:rsid w:val="008B14C8"/>
    <w:rsid w:val="008B247D"/>
    <w:rsid w:val="008B2ADF"/>
    <w:rsid w:val="008B359F"/>
    <w:rsid w:val="008B4F73"/>
    <w:rsid w:val="008B5CD7"/>
    <w:rsid w:val="008B62A6"/>
    <w:rsid w:val="008B77D4"/>
    <w:rsid w:val="008C0C95"/>
    <w:rsid w:val="008C2F85"/>
    <w:rsid w:val="008C3F02"/>
    <w:rsid w:val="008C4BAE"/>
    <w:rsid w:val="008C542A"/>
    <w:rsid w:val="008C57DE"/>
    <w:rsid w:val="008C5F63"/>
    <w:rsid w:val="008D3E74"/>
    <w:rsid w:val="008D479A"/>
    <w:rsid w:val="008D5B5D"/>
    <w:rsid w:val="008D6E88"/>
    <w:rsid w:val="008D7157"/>
    <w:rsid w:val="008D7768"/>
    <w:rsid w:val="008E0CEF"/>
    <w:rsid w:val="008E3049"/>
    <w:rsid w:val="008E6CD6"/>
    <w:rsid w:val="008E7049"/>
    <w:rsid w:val="008F08DD"/>
    <w:rsid w:val="008F1714"/>
    <w:rsid w:val="008F1B01"/>
    <w:rsid w:val="008F25C8"/>
    <w:rsid w:val="008F35BD"/>
    <w:rsid w:val="008F5E10"/>
    <w:rsid w:val="009008D3"/>
    <w:rsid w:val="0090203B"/>
    <w:rsid w:val="00902104"/>
    <w:rsid w:val="0090361B"/>
    <w:rsid w:val="00903809"/>
    <w:rsid w:val="00904764"/>
    <w:rsid w:val="00905D0F"/>
    <w:rsid w:val="00905EDD"/>
    <w:rsid w:val="00906023"/>
    <w:rsid w:val="009061B6"/>
    <w:rsid w:val="009077DA"/>
    <w:rsid w:val="009105B9"/>
    <w:rsid w:val="00911B5C"/>
    <w:rsid w:val="00913161"/>
    <w:rsid w:val="0091461A"/>
    <w:rsid w:val="009164FC"/>
    <w:rsid w:val="0091749D"/>
    <w:rsid w:val="0091799E"/>
    <w:rsid w:val="009179F2"/>
    <w:rsid w:val="00922616"/>
    <w:rsid w:val="00922BAA"/>
    <w:rsid w:val="009230CC"/>
    <w:rsid w:val="0092460B"/>
    <w:rsid w:val="009275AE"/>
    <w:rsid w:val="0092778B"/>
    <w:rsid w:val="00927E31"/>
    <w:rsid w:val="009301DD"/>
    <w:rsid w:val="00933178"/>
    <w:rsid w:val="0093352E"/>
    <w:rsid w:val="00933B56"/>
    <w:rsid w:val="00934044"/>
    <w:rsid w:val="00935F45"/>
    <w:rsid w:val="009364D1"/>
    <w:rsid w:val="00936620"/>
    <w:rsid w:val="0093682C"/>
    <w:rsid w:val="00937659"/>
    <w:rsid w:val="00937B67"/>
    <w:rsid w:val="00937C91"/>
    <w:rsid w:val="009414B1"/>
    <w:rsid w:val="0094271C"/>
    <w:rsid w:val="00943636"/>
    <w:rsid w:val="00943B7D"/>
    <w:rsid w:val="00944577"/>
    <w:rsid w:val="00945F62"/>
    <w:rsid w:val="0094704D"/>
    <w:rsid w:val="00951FFC"/>
    <w:rsid w:val="00952427"/>
    <w:rsid w:val="00952CD0"/>
    <w:rsid w:val="00952F67"/>
    <w:rsid w:val="0095551D"/>
    <w:rsid w:val="00955A2E"/>
    <w:rsid w:val="00955F6F"/>
    <w:rsid w:val="00956055"/>
    <w:rsid w:val="009568F9"/>
    <w:rsid w:val="00956980"/>
    <w:rsid w:val="00956F49"/>
    <w:rsid w:val="009601CD"/>
    <w:rsid w:val="00960554"/>
    <w:rsid w:val="009605D3"/>
    <w:rsid w:val="00961BC6"/>
    <w:rsid w:val="00963A2D"/>
    <w:rsid w:val="0096460F"/>
    <w:rsid w:val="00965A3B"/>
    <w:rsid w:val="00966231"/>
    <w:rsid w:val="00966848"/>
    <w:rsid w:val="00967908"/>
    <w:rsid w:val="00971E11"/>
    <w:rsid w:val="0097637F"/>
    <w:rsid w:val="00977889"/>
    <w:rsid w:val="00977FA4"/>
    <w:rsid w:val="0098014B"/>
    <w:rsid w:val="00980168"/>
    <w:rsid w:val="00980B29"/>
    <w:rsid w:val="0098105F"/>
    <w:rsid w:val="00981F4E"/>
    <w:rsid w:val="009820EA"/>
    <w:rsid w:val="00982E9D"/>
    <w:rsid w:val="00983701"/>
    <w:rsid w:val="009844F9"/>
    <w:rsid w:val="00984638"/>
    <w:rsid w:val="0099069E"/>
    <w:rsid w:val="009908E4"/>
    <w:rsid w:val="00992753"/>
    <w:rsid w:val="00993CEF"/>
    <w:rsid w:val="00994B8A"/>
    <w:rsid w:val="00996EDD"/>
    <w:rsid w:val="009A09A5"/>
    <w:rsid w:val="009A0BAA"/>
    <w:rsid w:val="009A1C28"/>
    <w:rsid w:val="009A2113"/>
    <w:rsid w:val="009A2B49"/>
    <w:rsid w:val="009A33C2"/>
    <w:rsid w:val="009A3DA7"/>
    <w:rsid w:val="009A4644"/>
    <w:rsid w:val="009A5315"/>
    <w:rsid w:val="009B0AC7"/>
    <w:rsid w:val="009B1EA5"/>
    <w:rsid w:val="009B1F8D"/>
    <w:rsid w:val="009B2799"/>
    <w:rsid w:val="009B3C30"/>
    <w:rsid w:val="009B3CBB"/>
    <w:rsid w:val="009B42AD"/>
    <w:rsid w:val="009B4525"/>
    <w:rsid w:val="009B4B47"/>
    <w:rsid w:val="009B685B"/>
    <w:rsid w:val="009B710C"/>
    <w:rsid w:val="009C2719"/>
    <w:rsid w:val="009C2B0E"/>
    <w:rsid w:val="009C338F"/>
    <w:rsid w:val="009C37B8"/>
    <w:rsid w:val="009C40F7"/>
    <w:rsid w:val="009C5AAA"/>
    <w:rsid w:val="009C681B"/>
    <w:rsid w:val="009C69AC"/>
    <w:rsid w:val="009C69CC"/>
    <w:rsid w:val="009C73A0"/>
    <w:rsid w:val="009C7A31"/>
    <w:rsid w:val="009D0B16"/>
    <w:rsid w:val="009D13C4"/>
    <w:rsid w:val="009D2432"/>
    <w:rsid w:val="009D256B"/>
    <w:rsid w:val="009D38D6"/>
    <w:rsid w:val="009D47C3"/>
    <w:rsid w:val="009D60B0"/>
    <w:rsid w:val="009D6453"/>
    <w:rsid w:val="009D6AB3"/>
    <w:rsid w:val="009D6E5E"/>
    <w:rsid w:val="009D6EC4"/>
    <w:rsid w:val="009D7FB5"/>
    <w:rsid w:val="009E023A"/>
    <w:rsid w:val="009E033D"/>
    <w:rsid w:val="009E1CB4"/>
    <w:rsid w:val="009E210C"/>
    <w:rsid w:val="009E38DF"/>
    <w:rsid w:val="009E3B08"/>
    <w:rsid w:val="009E3EA0"/>
    <w:rsid w:val="009E5F6C"/>
    <w:rsid w:val="009F5042"/>
    <w:rsid w:val="009F5582"/>
    <w:rsid w:val="009F5BDD"/>
    <w:rsid w:val="009F5E79"/>
    <w:rsid w:val="009F6852"/>
    <w:rsid w:val="00A00E5E"/>
    <w:rsid w:val="00A017B0"/>
    <w:rsid w:val="00A025B8"/>
    <w:rsid w:val="00A02D2C"/>
    <w:rsid w:val="00A038E5"/>
    <w:rsid w:val="00A03CAB"/>
    <w:rsid w:val="00A03D2B"/>
    <w:rsid w:val="00A050EC"/>
    <w:rsid w:val="00A06E05"/>
    <w:rsid w:val="00A10FEA"/>
    <w:rsid w:val="00A13B26"/>
    <w:rsid w:val="00A15A3F"/>
    <w:rsid w:val="00A1624C"/>
    <w:rsid w:val="00A163A0"/>
    <w:rsid w:val="00A163ED"/>
    <w:rsid w:val="00A17806"/>
    <w:rsid w:val="00A17A35"/>
    <w:rsid w:val="00A2081F"/>
    <w:rsid w:val="00A21D2F"/>
    <w:rsid w:val="00A22533"/>
    <w:rsid w:val="00A237F8"/>
    <w:rsid w:val="00A25001"/>
    <w:rsid w:val="00A2606F"/>
    <w:rsid w:val="00A2655E"/>
    <w:rsid w:val="00A27876"/>
    <w:rsid w:val="00A27879"/>
    <w:rsid w:val="00A27D7F"/>
    <w:rsid w:val="00A3143F"/>
    <w:rsid w:val="00A31D94"/>
    <w:rsid w:val="00A33B3E"/>
    <w:rsid w:val="00A34795"/>
    <w:rsid w:val="00A3696D"/>
    <w:rsid w:val="00A417CD"/>
    <w:rsid w:val="00A4211F"/>
    <w:rsid w:val="00A42E25"/>
    <w:rsid w:val="00A43EB9"/>
    <w:rsid w:val="00A43F9C"/>
    <w:rsid w:val="00A44A57"/>
    <w:rsid w:val="00A45080"/>
    <w:rsid w:val="00A464E2"/>
    <w:rsid w:val="00A468E4"/>
    <w:rsid w:val="00A47477"/>
    <w:rsid w:val="00A47684"/>
    <w:rsid w:val="00A47D81"/>
    <w:rsid w:val="00A50D6F"/>
    <w:rsid w:val="00A526B8"/>
    <w:rsid w:val="00A52C6B"/>
    <w:rsid w:val="00A52D7F"/>
    <w:rsid w:val="00A53D1C"/>
    <w:rsid w:val="00A54F3F"/>
    <w:rsid w:val="00A55236"/>
    <w:rsid w:val="00A55D4C"/>
    <w:rsid w:val="00A56829"/>
    <w:rsid w:val="00A56D4C"/>
    <w:rsid w:val="00A610B8"/>
    <w:rsid w:val="00A63D4F"/>
    <w:rsid w:val="00A6483B"/>
    <w:rsid w:val="00A64F3C"/>
    <w:rsid w:val="00A64F92"/>
    <w:rsid w:val="00A65098"/>
    <w:rsid w:val="00A65E7D"/>
    <w:rsid w:val="00A66185"/>
    <w:rsid w:val="00A66DD9"/>
    <w:rsid w:val="00A716A6"/>
    <w:rsid w:val="00A72841"/>
    <w:rsid w:val="00A72F5F"/>
    <w:rsid w:val="00A73C36"/>
    <w:rsid w:val="00A75296"/>
    <w:rsid w:val="00A75981"/>
    <w:rsid w:val="00A767AE"/>
    <w:rsid w:val="00A767CF"/>
    <w:rsid w:val="00A76CE8"/>
    <w:rsid w:val="00A76DA4"/>
    <w:rsid w:val="00A80E6E"/>
    <w:rsid w:val="00A81CE6"/>
    <w:rsid w:val="00A82B9A"/>
    <w:rsid w:val="00A84323"/>
    <w:rsid w:val="00A8516C"/>
    <w:rsid w:val="00A8520A"/>
    <w:rsid w:val="00A85D1F"/>
    <w:rsid w:val="00A8638A"/>
    <w:rsid w:val="00A864F6"/>
    <w:rsid w:val="00A91770"/>
    <w:rsid w:val="00A92B2F"/>
    <w:rsid w:val="00A92B82"/>
    <w:rsid w:val="00A92BA9"/>
    <w:rsid w:val="00A9364D"/>
    <w:rsid w:val="00A93A63"/>
    <w:rsid w:val="00A94FB4"/>
    <w:rsid w:val="00A95413"/>
    <w:rsid w:val="00A96552"/>
    <w:rsid w:val="00A967BD"/>
    <w:rsid w:val="00A9697D"/>
    <w:rsid w:val="00A96F50"/>
    <w:rsid w:val="00AA05E3"/>
    <w:rsid w:val="00AA159B"/>
    <w:rsid w:val="00AA1754"/>
    <w:rsid w:val="00AA1A4D"/>
    <w:rsid w:val="00AA2B9A"/>
    <w:rsid w:val="00AA4E7A"/>
    <w:rsid w:val="00AA5906"/>
    <w:rsid w:val="00AA7468"/>
    <w:rsid w:val="00AA76B7"/>
    <w:rsid w:val="00AB0A08"/>
    <w:rsid w:val="00AB0EB6"/>
    <w:rsid w:val="00AB19B0"/>
    <w:rsid w:val="00AB28A3"/>
    <w:rsid w:val="00AB2B13"/>
    <w:rsid w:val="00AB428B"/>
    <w:rsid w:val="00AB448D"/>
    <w:rsid w:val="00AB4817"/>
    <w:rsid w:val="00AB4F7C"/>
    <w:rsid w:val="00AB6D4C"/>
    <w:rsid w:val="00AC026A"/>
    <w:rsid w:val="00AC058D"/>
    <w:rsid w:val="00AC05B2"/>
    <w:rsid w:val="00AC065B"/>
    <w:rsid w:val="00AC0AD4"/>
    <w:rsid w:val="00AC0BAF"/>
    <w:rsid w:val="00AC106C"/>
    <w:rsid w:val="00AC186E"/>
    <w:rsid w:val="00AC2A86"/>
    <w:rsid w:val="00AC2D7D"/>
    <w:rsid w:val="00AC375D"/>
    <w:rsid w:val="00AC4A4F"/>
    <w:rsid w:val="00AC58C5"/>
    <w:rsid w:val="00AC5F20"/>
    <w:rsid w:val="00AC6C36"/>
    <w:rsid w:val="00AC6D04"/>
    <w:rsid w:val="00AC7B9F"/>
    <w:rsid w:val="00AD10B7"/>
    <w:rsid w:val="00AD1D54"/>
    <w:rsid w:val="00AD217D"/>
    <w:rsid w:val="00AD2701"/>
    <w:rsid w:val="00AD2A93"/>
    <w:rsid w:val="00AD30A9"/>
    <w:rsid w:val="00AD34E3"/>
    <w:rsid w:val="00AD39B2"/>
    <w:rsid w:val="00AD5A2C"/>
    <w:rsid w:val="00AD5C9C"/>
    <w:rsid w:val="00AD799A"/>
    <w:rsid w:val="00AE1376"/>
    <w:rsid w:val="00AE17E8"/>
    <w:rsid w:val="00AE245A"/>
    <w:rsid w:val="00AE4CD0"/>
    <w:rsid w:val="00AE5CD0"/>
    <w:rsid w:val="00AE6708"/>
    <w:rsid w:val="00AE71AF"/>
    <w:rsid w:val="00AE7332"/>
    <w:rsid w:val="00AE791A"/>
    <w:rsid w:val="00AF08A0"/>
    <w:rsid w:val="00AF0CA2"/>
    <w:rsid w:val="00AF2073"/>
    <w:rsid w:val="00AF388E"/>
    <w:rsid w:val="00AF3928"/>
    <w:rsid w:val="00AF3C5A"/>
    <w:rsid w:val="00AF5A69"/>
    <w:rsid w:val="00AF66CB"/>
    <w:rsid w:val="00AF77C6"/>
    <w:rsid w:val="00AF7A86"/>
    <w:rsid w:val="00B013E4"/>
    <w:rsid w:val="00B017FC"/>
    <w:rsid w:val="00B02333"/>
    <w:rsid w:val="00B032AA"/>
    <w:rsid w:val="00B06456"/>
    <w:rsid w:val="00B0786D"/>
    <w:rsid w:val="00B101C7"/>
    <w:rsid w:val="00B10836"/>
    <w:rsid w:val="00B111B8"/>
    <w:rsid w:val="00B113C6"/>
    <w:rsid w:val="00B128D6"/>
    <w:rsid w:val="00B13407"/>
    <w:rsid w:val="00B140EA"/>
    <w:rsid w:val="00B14E56"/>
    <w:rsid w:val="00B15759"/>
    <w:rsid w:val="00B1594D"/>
    <w:rsid w:val="00B172FE"/>
    <w:rsid w:val="00B17CB2"/>
    <w:rsid w:val="00B20C25"/>
    <w:rsid w:val="00B213BB"/>
    <w:rsid w:val="00B217D4"/>
    <w:rsid w:val="00B21B3E"/>
    <w:rsid w:val="00B2237E"/>
    <w:rsid w:val="00B229C2"/>
    <w:rsid w:val="00B22F35"/>
    <w:rsid w:val="00B23A1E"/>
    <w:rsid w:val="00B24BAA"/>
    <w:rsid w:val="00B24D58"/>
    <w:rsid w:val="00B250CA"/>
    <w:rsid w:val="00B2642D"/>
    <w:rsid w:val="00B26683"/>
    <w:rsid w:val="00B26E41"/>
    <w:rsid w:val="00B26E92"/>
    <w:rsid w:val="00B27665"/>
    <w:rsid w:val="00B276BF"/>
    <w:rsid w:val="00B27FE6"/>
    <w:rsid w:val="00B30195"/>
    <w:rsid w:val="00B30A75"/>
    <w:rsid w:val="00B30CB9"/>
    <w:rsid w:val="00B30F80"/>
    <w:rsid w:val="00B32A7D"/>
    <w:rsid w:val="00B33105"/>
    <w:rsid w:val="00B3335C"/>
    <w:rsid w:val="00B3460D"/>
    <w:rsid w:val="00B34C3E"/>
    <w:rsid w:val="00B35B4B"/>
    <w:rsid w:val="00B35EBD"/>
    <w:rsid w:val="00B36DA7"/>
    <w:rsid w:val="00B370A0"/>
    <w:rsid w:val="00B37326"/>
    <w:rsid w:val="00B40495"/>
    <w:rsid w:val="00B4068D"/>
    <w:rsid w:val="00B40C88"/>
    <w:rsid w:val="00B41649"/>
    <w:rsid w:val="00B4309C"/>
    <w:rsid w:val="00B43692"/>
    <w:rsid w:val="00B43EB5"/>
    <w:rsid w:val="00B4459D"/>
    <w:rsid w:val="00B457CE"/>
    <w:rsid w:val="00B469F6"/>
    <w:rsid w:val="00B47194"/>
    <w:rsid w:val="00B47AA9"/>
    <w:rsid w:val="00B5068D"/>
    <w:rsid w:val="00B50C24"/>
    <w:rsid w:val="00B51171"/>
    <w:rsid w:val="00B53052"/>
    <w:rsid w:val="00B53FBE"/>
    <w:rsid w:val="00B54C37"/>
    <w:rsid w:val="00B54CA2"/>
    <w:rsid w:val="00B54E51"/>
    <w:rsid w:val="00B5593E"/>
    <w:rsid w:val="00B55981"/>
    <w:rsid w:val="00B57318"/>
    <w:rsid w:val="00B57C7A"/>
    <w:rsid w:val="00B57D0E"/>
    <w:rsid w:val="00B60303"/>
    <w:rsid w:val="00B60A3C"/>
    <w:rsid w:val="00B60DF6"/>
    <w:rsid w:val="00B62EC7"/>
    <w:rsid w:val="00B63BBB"/>
    <w:rsid w:val="00B6483B"/>
    <w:rsid w:val="00B64B79"/>
    <w:rsid w:val="00B65674"/>
    <w:rsid w:val="00B65A1E"/>
    <w:rsid w:val="00B660D3"/>
    <w:rsid w:val="00B66E17"/>
    <w:rsid w:val="00B67945"/>
    <w:rsid w:val="00B67A15"/>
    <w:rsid w:val="00B704B6"/>
    <w:rsid w:val="00B70C69"/>
    <w:rsid w:val="00B733DE"/>
    <w:rsid w:val="00B74697"/>
    <w:rsid w:val="00B74FA8"/>
    <w:rsid w:val="00B75ABF"/>
    <w:rsid w:val="00B76541"/>
    <w:rsid w:val="00B76D80"/>
    <w:rsid w:val="00B77569"/>
    <w:rsid w:val="00B802A7"/>
    <w:rsid w:val="00B80B63"/>
    <w:rsid w:val="00B814C2"/>
    <w:rsid w:val="00B81921"/>
    <w:rsid w:val="00B81F61"/>
    <w:rsid w:val="00B821A1"/>
    <w:rsid w:val="00B8256E"/>
    <w:rsid w:val="00B84C92"/>
    <w:rsid w:val="00B86476"/>
    <w:rsid w:val="00B86634"/>
    <w:rsid w:val="00B87058"/>
    <w:rsid w:val="00B877A4"/>
    <w:rsid w:val="00B90C80"/>
    <w:rsid w:val="00B93390"/>
    <w:rsid w:val="00B94D15"/>
    <w:rsid w:val="00B9573B"/>
    <w:rsid w:val="00B95C13"/>
    <w:rsid w:val="00B961FE"/>
    <w:rsid w:val="00B96E05"/>
    <w:rsid w:val="00B9751D"/>
    <w:rsid w:val="00B978DC"/>
    <w:rsid w:val="00B97F7A"/>
    <w:rsid w:val="00BA1092"/>
    <w:rsid w:val="00BA38D2"/>
    <w:rsid w:val="00BA3F2C"/>
    <w:rsid w:val="00BA483B"/>
    <w:rsid w:val="00BA48F2"/>
    <w:rsid w:val="00BA52B4"/>
    <w:rsid w:val="00BA54C9"/>
    <w:rsid w:val="00BA58DA"/>
    <w:rsid w:val="00BA689D"/>
    <w:rsid w:val="00BA6F04"/>
    <w:rsid w:val="00BA6F3A"/>
    <w:rsid w:val="00BB0102"/>
    <w:rsid w:val="00BB0502"/>
    <w:rsid w:val="00BB12C8"/>
    <w:rsid w:val="00BB2DAC"/>
    <w:rsid w:val="00BB2F23"/>
    <w:rsid w:val="00BB46B2"/>
    <w:rsid w:val="00BB4EF3"/>
    <w:rsid w:val="00BB5EC5"/>
    <w:rsid w:val="00BB5FB4"/>
    <w:rsid w:val="00BB60E9"/>
    <w:rsid w:val="00BB7CBF"/>
    <w:rsid w:val="00BC04E1"/>
    <w:rsid w:val="00BC06E7"/>
    <w:rsid w:val="00BC0840"/>
    <w:rsid w:val="00BC1238"/>
    <w:rsid w:val="00BC40D2"/>
    <w:rsid w:val="00BC5192"/>
    <w:rsid w:val="00BD0842"/>
    <w:rsid w:val="00BD11A5"/>
    <w:rsid w:val="00BD148D"/>
    <w:rsid w:val="00BD1E16"/>
    <w:rsid w:val="00BD2C89"/>
    <w:rsid w:val="00BD3567"/>
    <w:rsid w:val="00BD3BD7"/>
    <w:rsid w:val="00BD3C27"/>
    <w:rsid w:val="00BD3ED8"/>
    <w:rsid w:val="00BE04C1"/>
    <w:rsid w:val="00BE05C7"/>
    <w:rsid w:val="00BE0A3A"/>
    <w:rsid w:val="00BE0E8E"/>
    <w:rsid w:val="00BE2B77"/>
    <w:rsid w:val="00BE30DC"/>
    <w:rsid w:val="00BE37EF"/>
    <w:rsid w:val="00BE4043"/>
    <w:rsid w:val="00BE6FA0"/>
    <w:rsid w:val="00BE7E70"/>
    <w:rsid w:val="00BF25A2"/>
    <w:rsid w:val="00BF457A"/>
    <w:rsid w:val="00BF4AD9"/>
    <w:rsid w:val="00BF5843"/>
    <w:rsid w:val="00BF585A"/>
    <w:rsid w:val="00BF699F"/>
    <w:rsid w:val="00BF6A58"/>
    <w:rsid w:val="00C00629"/>
    <w:rsid w:val="00C020A6"/>
    <w:rsid w:val="00C02923"/>
    <w:rsid w:val="00C02B36"/>
    <w:rsid w:val="00C0323F"/>
    <w:rsid w:val="00C04688"/>
    <w:rsid w:val="00C05094"/>
    <w:rsid w:val="00C051FC"/>
    <w:rsid w:val="00C05A28"/>
    <w:rsid w:val="00C05B86"/>
    <w:rsid w:val="00C05D85"/>
    <w:rsid w:val="00C061D2"/>
    <w:rsid w:val="00C068F3"/>
    <w:rsid w:val="00C06935"/>
    <w:rsid w:val="00C069B7"/>
    <w:rsid w:val="00C070B9"/>
    <w:rsid w:val="00C0727C"/>
    <w:rsid w:val="00C105D9"/>
    <w:rsid w:val="00C10D0F"/>
    <w:rsid w:val="00C11744"/>
    <w:rsid w:val="00C11981"/>
    <w:rsid w:val="00C121B2"/>
    <w:rsid w:val="00C1302D"/>
    <w:rsid w:val="00C1394A"/>
    <w:rsid w:val="00C1413A"/>
    <w:rsid w:val="00C14C17"/>
    <w:rsid w:val="00C14C43"/>
    <w:rsid w:val="00C15883"/>
    <w:rsid w:val="00C15BB7"/>
    <w:rsid w:val="00C15CF5"/>
    <w:rsid w:val="00C164CC"/>
    <w:rsid w:val="00C16BD6"/>
    <w:rsid w:val="00C1728D"/>
    <w:rsid w:val="00C17A1C"/>
    <w:rsid w:val="00C203BD"/>
    <w:rsid w:val="00C215FE"/>
    <w:rsid w:val="00C216DE"/>
    <w:rsid w:val="00C22435"/>
    <w:rsid w:val="00C22F1C"/>
    <w:rsid w:val="00C23304"/>
    <w:rsid w:val="00C23EAB"/>
    <w:rsid w:val="00C2637E"/>
    <w:rsid w:val="00C27D79"/>
    <w:rsid w:val="00C27FF7"/>
    <w:rsid w:val="00C30A4B"/>
    <w:rsid w:val="00C30B76"/>
    <w:rsid w:val="00C30EB6"/>
    <w:rsid w:val="00C31D3C"/>
    <w:rsid w:val="00C32BEE"/>
    <w:rsid w:val="00C33544"/>
    <w:rsid w:val="00C3442A"/>
    <w:rsid w:val="00C34C64"/>
    <w:rsid w:val="00C34F18"/>
    <w:rsid w:val="00C36E29"/>
    <w:rsid w:val="00C403A5"/>
    <w:rsid w:val="00C403E7"/>
    <w:rsid w:val="00C405BB"/>
    <w:rsid w:val="00C4060E"/>
    <w:rsid w:val="00C40AEE"/>
    <w:rsid w:val="00C41B56"/>
    <w:rsid w:val="00C426A4"/>
    <w:rsid w:val="00C44A36"/>
    <w:rsid w:val="00C454A7"/>
    <w:rsid w:val="00C45D6E"/>
    <w:rsid w:val="00C4636D"/>
    <w:rsid w:val="00C46488"/>
    <w:rsid w:val="00C467DA"/>
    <w:rsid w:val="00C46C96"/>
    <w:rsid w:val="00C4760F"/>
    <w:rsid w:val="00C5022D"/>
    <w:rsid w:val="00C50246"/>
    <w:rsid w:val="00C502C2"/>
    <w:rsid w:val="00C504C1"/>
    <w:rsid w:val="00C5190D"/>
    <w:rsid w:val="00C5326D"/>
    <w:rsid w:val="00C55DE0"/>
    <w:rsid w:val="00C57C39"/>
    <w:rsid w:val="00C60F65"/>
    <w:rsid w:val="00C61E74"/>
    <w:rsid w:val="00C6360D"/>
    <w:rsid w:val="00C64BA3"/>
    <w:rsid w:val="00C664EB"/>
    <w:rsid w:val="00C7000C"/>
    <w:rsid w:val="00C70267"/>
    <w:rsid w:val="00C7054E"/>
    <w:rsid w:val="00C70DC3"/>
    <w:rsid w:val="00C70F8E"/>
    <w:rsid w:val="00C716A6"/>
    <w:rsid w:val="00C71CCD"/>
    <w:rsid w:val="00C72A3D"/>
    <w:rsid w:val="00C72CA0"/>
    <w:rsid w:val="00C731FF"/>
    <w:rsid w:val="00C7401D"/>
    <w:rsid w:val="00C7413F"/>
    <w:rsid w:val="00C74B8A"/>
    <w:rsid w:val="00C755F6"/>
    <w:rsid w:val="00C76D56"/>
    <w:rsid w:val="00C76EE6"/>
    <w:rsid w:val="00C77B40"/>
    <w:rsid w:val="00C8508E"/>
    <w:rsid w:val="00C85D29"/>
    <w:rsid w:val="00C87787"/>
    <w:rsid w:val="00C87CB0"/>
    <w:rsid w:val="00C87DE8"/>
    <w:rsid w:val="00C927A7"/>
    <w:rsid w:val="00C92CF7"/>
    <w:rsid w:val="00C9351C"/>
    <w:rsid w:val="00C93B6E"/>
    <w:rsid w:val="00C94422"/>
    <w:rsid w:val="00C94460"/>
    <w:rsid w:val="00C9479E"/>
    <w:rsid w:val="00C94A4D"/>
    <w:rsid w:val="00C955BC"/>
    <w:rsid w:val="00CA0849"/>
    <w:rsid w:val="00CA0BB6"/>
    <w:rsid w:val="00CA0BF8"/>
    <w:rsid w:val="00CA11A3"/>
    <w:rsid w:val="00CA15ED"/>
    <w:rsid w:val="00CA1E44"/>
    <w:rsid w:val="00CA2D60"/>
    <w:rsid w:val="00CA3750"/>
    <w:rsid w:val="00CA3CE1"/>
    <w:rsid w:val="00CA3DEE"/>
    <w:rsid w:val="00CA45EF"/>
    <w:rsid w:val="00CA6053"/>
    <w:rsid w:val="00CA61E4"/>
    <w:rsid w:val="00CA6384"/>
    <w:rsid w:val="00CA651F"/>
    <w:rsid w:val="00CA6C50"/>
    <w:rsid w:val="00CA6F4E"/>
    <w:rsid w:val="00CA7A34"/>
    <w:rsid w:val="00CB0568"/>
    <w:rsid w:val="00CB1447"/>
    <w:rsid w:val="00CB1748"/>
    <w:rsid w:val="00CB1E25"/>
    <w:rsid w:val="00CB20EB"/>
    <w:rsid w:val="00CB4150"/>
    <w:rsid w:val="00CB428B"/>
    <w:rsid w:val="00CB4E22"/>
    <w:rsid w:val="00CB6860"/>
    <w:rsid w:val="00CB69D2"/>
    <w:rsid w:val="00CB7142"/>
    <w:rsid w:val="00CB754B"/>
    <w:rsid w:val="00CB791C"/>
    <w:rsid w:val="00CB7F83"/>
    <w:rsid w:val="00CC0128"/>
    <w:rsid w:val="00CC0B28"/>
    <w:rsid w:val="00CC2C5F"/>
    <w:rsid w:val="00CC2C77"/>
    <w:rsid w:val="00CC52E6"/>
    <w:rsid w:val="00CC5657"/>
    <w:rsid w:val="00CC5CEF"/>
    <w:rsid w:val="00CC6CF7"/>
    <w:rsid w:val="00CC75CA"/>
    <w:rsid w:val="00CD03EE"/>
    <w:rsid w:val="00CD0810"/>
    <w:rsid w:val="00CD18C3"/>
    <w:rsid w:val="00CD3954"/>
    <w:rsid w:val="00CD46EB"/>
    <w:rsid w:val="00CD72E0"/>
    <w:rsid w:val="00CD7626"/>
    <w:rsid w:val="00CD7734"/>
    <w:rsid w:val="00CE151C"/>
    <w:rsid w:val="00CE1794"/>
    <w:rsid w:val="00CE24E2"/>
    <w:rsid w:val="00CE2BD7"/>
    <w:rsid w:val="00CE446E"/>
    <w:rsid w:val="00CE4ED0"/>
    <w:rsid w:val="00CF4CFB"/>
    <w:rsid w:val="00CF75FE"/>
    <w:rsid w:val="00CF789F"/>
    <w:rsid w:val="00D00BB5"/>
    <w:rsid w:val="00D00F9E"/>
    <w:rsid w:val="00D01336"/>
    <w:rsid w:val="00D04A27"/>
    <w:rsid w:val="00D05DF4"/>
    <w:rsid w:val="00D05F55"/>
    <w:rsid w:val="00D05FC6"/>
    <w:rsid w:val="00D07C03"/>
    <w:rsid w:val="00D10376"/>
    <w:rsid w:val="00D10D5C"/>
    <w:rsid w:val="00D1156B"/>
    <w:rsid w:val="00D121E4"/>
    <w:rsid w:val="00D1391E"/>
    <w:rsid w:val="00D151F6"/>
    <w:rsid w:val="00D16372"/>
    <w:rsid w:val="00D171C7"/>
    <w:rsid w:val="00D17566"/>
    <w:rsid w:val="00D1774D"/>
    <w:rsid w:val="00D20306"/>
    <w:rsid w:val="00D206D6"/>
    <w:rsid w:val="00D206D7"/>
    <w:rsid w:val="00D20B2A"/>
    <w:rsid w:val="00D2156A"/>
    <w:rsid w:val="00D21620"/>
    <w:rsid w:val="00D21AF1"/>
    <w:rsid w:val="00D22264"/>
    <w:rsid w:val="00D22545"/>
    <w:rsid w:val="00D231B7"/>
    <w:rsid w:val="00D23454"/>
    <w:rsid w:val="00D260EA"/>
    <w:rsid w:val="00D305E8"/>
    <w:rsid w:val="00D324CE"/>
    <w:rsid w:val="00D33020"/>
    <w:rsid w:val="00D3322A"/>
    <w:rsid w:val="00D33303"/>
    <w:rsid w:val="00D34741"/>
    <w:rsid w:val="00D400A5"/>
    <w:rsid w:val="00D412C5"/>
    <w:rsid w:val="00D41C8D"/>
    <w:rsid w:val="00D41FCD"/>
    <w:rsid w:val="00D4293E"/>
    <w:rsid w:val="00D42AC8"/>
    <w:rsid w:val="00D439A2"/>
    <w:rsid w:val="00D440C4"/>
    <w:rsid w:val="00D452BC"/>
    <w:rsid w:val="00D45F69"/>
    <w:rsid w:val="00D47456"/>
    <w:rsid w:val="00D476B3"/>
    <w:rsid w:val="00D479F5"/>
    <w:rsid w:val="00D47B48"/>
    <w:rsid w:val="00D50A18"/>
    <w:rsid w:val="00D512E3"/>
    <w:rsid w:val="00D513B7"/>
    <w:rsid w:val="00D5154F"/>
    <w:rsid w:val="00D52327"/>
    <w:rsid w:val="00D5324F"/>
    <w:rsid w:val="00D545FA"/>
    <w:rsid w:val="00D5590D"/>
    <w:rsid w:val="00D56535"/>
    <w:rsid w:val="00D569B6"/>
    <w:rsid w:val="00D57A38"/>
    <w:rsid w:val="00D57DCC"/>
    <w:rsid w:val="00D6195A"/>
    <w:rsid w:val="00D61D3A"/>
    <w:rsid w:val="00D62396"/>
    <w:rsid w:val="00D631D9"/>
    <w:rsid w:val="00D66D88"/>
    <w:rsid w:val="00D66EB3"/>
    <w:rsid w:val="00D677CE"/>
    <w:rsid w:val="00D71391"/>
    <w:rsid w:val="00D7247A"/>
    <w:rsid w:val="00D76D91"/>
    <w:rsid w:val="00D776F6"/>
    <w:rsid w:val="00D77BC1"/>
    <w:rsid w:val="00D8044E"/>
    <w:rsid w:val="00D806B6"/>
    <w:rsid w:val="00D80B4A"/>
    <w:rsid w:val="00D80D1C"/>
    <w:rsid w:val="00D8107E"/>
    <w:rsid w:val="00D826EF"/>
    <w:rsid w:val="00D835F7"/>
    <w:rsid w:val="00D8457A"/>
    <w:rsid w:val="00D84A58"/>
    <w:rsid w:val="00D85F6C"/>
    <w:rsid w:val="00D866A3"/>
    <w:rsid w:val="00D8746B"/>
    <w:rsid w:val="00D87BC7"/>
    <w:rsid w:val="00D91FBE"/>
    <w:rsid w:val="00D92B05"/>
    <w:rsid w:val="00D93CC0"/>
    <w:rsid w:val="00D94363"/>
    <w:rsid w:val="00D948D9"/>
    <w:rsid w:val="00D95039"/>
    <w:rsid w:val="00D959AA"/>
    <w:rsid w:val="00D964D2"/>
    <w:rsid w:val="00D975D9"/>
    <w:rsid w:val="00DA050E"/>
    <w:rsid w:val="00DA0ED0"/>
    <w:rsid w:val="00DA0EF6"/>
    <w:rsid w:val="00DA13E9"/>
    <w:rsid w:val="00DA1648"/>
    <w:rsid w:val="00DA3BED"/>
    <w:rsid w:val="00DA478D"/>
    <w:rsid w:val="00DA5A6C"/>
    <w:rsid w:val="00DA5D14"/>
    <w:rsid w:val="00DA653F"/>
    <w:rsid w:val="00DA6687"/>
    <w:rsid w:val="00DA67E8"/>
    <w:rsid w:val="00DB051F"/>
    <w:rsid w:val="00DB172A"/>
    <w:rsid w:val="00DB1F1B"/>
    <w:rsid w:val="00DB2A18"/>
    <w:rsid w:val="00DB2CC6"/>
    <w:rsid w:val="00DB3C8E"/>
    <w:rsid w:val="00DB40FE"/>
    <w:rsid w:val="00DB4589"/>
    <w:rsid w:val="00DB4624"/>
    <w:rsid w:val="00DB4EB8"/>
    <w:rsid w:val="00DB56A6"/>
    <w:rsid w:val="00DB56DF"/>
    <w:rsid w:val="00DB617B"/>
    <w:rsid w:val="00DB7169"/>
    <w:rsid w:val="00DB7297"/>
    <w:rsid w:val="00DC04C0"/>
    <w:rsid w:val="00DC0C0D"/>
    <w:rsid w:val="00DC0D90"/>
    <w:rsid w:val="00DC0FF3"/>
    <w:rsid w:val="00DC1B8C"/>
    <w:rsid w:val="00DC2D5C"/>
    <w:rsid w:val="00DC7AF5"/>
    <w:rsid w:val="00DC7F8A"/>
    <w:rsid w:val="00DD1192"/>
    <w:rsid w:val="00DD1226"/>
    <w:rsid w:val="00DD1E2B"/>
    <w:rsid w:val="00DD1FEC"/>
    <w:rsid w:val="00DD2836"/>
    <w:rsid w:val="00DD38BE"/>
    <w:rsid w:val="00DD5A02"/>
    <w:rsid w:val="00DD6012"/>
    <w:rsid w:val="00DD60B5"/>
    <w:rsid w:val="00DD77F4"/>
    <w:rsid w:val="00DE0269"/>
    <w:rsid w:val="00DE0445"/>
    <w:rsid w:val="00DE0757"/>
    <w:rsid w:val="00DE106A"/>
    <w:rsid w:val="00DE573A"/>
    <w:rsid w:val="00DE713D"/>
    <w:rsid w:val="00DE7197"/>
    <w:rsid w:val="00DE7695"/>
    <w:rsid w:val="00DE7A32"/>
    <w:rsid w:val="00DF0CE8"/>
    <w:rsid w:val="00DF2610"/>
    <w:rsid w:val="00DF47A6"/>
    <w:rsid w:val="00DF5A3B"/>
    <w:rsid w:val="00DF6CA4"/>
    <w:rsid w:val="00DF7547"/>
    <w:rsid w:val="00DF7716"/>
    <w:rsid w:val="00E0049E"/>
    <w:rsid w:val="00E01BC0"/>
    <w:rsid w:val="00E01DD9"/>
    <w:rsid w:val="00E021DF"/>
    <w:rsid w:val="00E02761"/>
    <w:rsid w:val="00E03E4C"/>
    <w:rsid w:val="00E05721"/>
    <w:rsid w:val="00E05E43"/>
    <w:rsid w:val="00E06383"/>
    <w:rsid w:val="00E06AB6"/>
    <w:rsid w:val="00E06FCB"/>
    <w:rsid w:val="00E072F2"/>
    <w:rsid w:val="00E07752"/>
    <w:rsid w:val="00E10014"/>
    <w:rsid w:val="00E10466"/>
    <w:rsid w:val="00E10B0B"/>
    <w:rsid w:val="00E11332"/>
    <w:rsid w:val="00E115AA"/>
    <w:rsid w:val="00E11DE9"/>
    <w:rsid w:val="00E1200B"/>
    <w:rsid w:val="00E12048"/>
    <w:rsid w:val="00E12B4D"/>
    <w:rsid w:val="00E173D6"/>
    <w:rsid w:val="00E2138A"/>
    <w:rsid w:val="00E2165B"/>
    <w:rsid w:val="00E22BC8"/>
    <w:rsid w:val="00E23F4A"/>
    <w:rsid w:val="00E25CE3"/>
    <w:rsid w:val="00E26F07"/>
    <w:rsid w:val="00E35369"/>
    <w:rsid w:val="00E361C0"/>
    <w:rsid w:val="00E36846"/>
    <w:rsid w:val="00E37997"/>
    <w:rsid w:val="00E421B9"/>
    <w:rsid w:val="00E42ACB"/>
    <w:rsid w:val="00E46131"/>
    <w:rsid w:val="00E46FE8"/>
    <w:rsid w:val="00E47C11"/>
    <w:rsid w:val="00E5019F"/>
    <w:rsid w:val="00E51072"/>
    <w:rsid w:val="00E5109B"/>
    <w:rsid w:val="00E515A2"/>
    <w:rsid w:val="00E51980"/>
    <w:rsid w:val="00E5346B"/>
    <w:rsid w:val="00E53A99"/>
    <w:rsid w:val="00E53EF3"/>
    <w:rsid w:val="00E54060"/>
    <w:rsid w:val="00E546A3"/>
    <w:rsid w:val="00E57084"/>
    <w:rsid w:val="00E5735C"/>
    <w:rsid w:val="00E57B50"/>
    <w:rsid w:val="00E604C0"/>
    <w:rsid w:val="00E609FD"/>
    <w:rsid w:val="00E60D59"/>
    <w:rsid w:val="00E60ED3"/>
    <w:rsid w:val="00E61674"/>
    <w:rsid w:val="00E61C46"/>
    <w:rsid w:val="00E626BE"/>
    <w:rsid w:val="00E6297F"/>
    <w:rsid w:val="00E629A6"/>
    <w:rsid w:val="00E63FC1"/>
    <w:rsid w:val="00E645CF"/>
    <w:rsid w:val="00E6466A"/>
    <w:rsid w:val="00E64D16"/>
    <w:rsid w:val="00E6535C"/>
    <w:rsid w:val="00E66D6D"/>
    <w:rsid w:val="00E67855"/>
    <w:rsid w:val="00E7065C"/>
    <w:rsid w:val="00E72AD3"/>
    <w:rsid w:val="00E7346B"/>
    <w:rsid w:val="00E7366A"/>
    <w:rsid w:val="00E73E0A"/>
    <w:rsid w:val="00E73F85"/>
    <w:rsid w:val="00E74615"/>
    <w:rsid w:val="00E74805"/>
    <w:rsid w:val="00E74DCC"/>
    <w:rsid w:val="00E764C2"/>
    <w:rsid w:val="00E80B5A"/>
    <w:rsid w:val="00E81766"/>
    <w:rsid w:val="00E82ACF"/>
    <w:rsid w:val="00E84623"/>
    <w:rsid w:val="00E8477D"/>
    <w:rsid w:val="00E848E6"/>
    <w:rsid w:val="00E84E69"/>
    <w:rsid w:val="00E90206"/>
    <w:rsid w:val="00E94486"/>
    <w:rsid w:val="00E94493"/>
    <w:rsid w:val="00E95C43"/>
    <w:rsid w:val="00E9632F"/>
    <w:rsid w:val="00E9649A"/>
    <w:rsid w:val="00E9734C"/>
    <w:rsid w:val="00EA0BCC"/>
    <w:rsid w:val="00EA1199"/>
    <w:rsid w:val="00EA1419"/>
    <w:rsid w:val="00EA24CF"/>
    <w:rsid w:val="00EA2BC5"/>
    <w:rsid w:val="00EA30DA"/>
    <w:rsid w:val="00EA7966"/>
    <w:rsid w:val="00EB05BC"/>
    <w:rsid w:val="00EB0A81"/>
    <w:rsid w:val="00EB1137"/>
    <w:rsid w:val="00EB2C9C"/>
    <w:rsid w:val="00EB2F92"/>
    <w:rsid w:val="00EB34D1"/>
    <w:rsid w:val="00EB3A23"/>
    <w:rsid w:val="00EB49CA"/>
    <w:rsid w:val="00EB4F7C"/>
    <w:rsid w:val="00EB6384"/>
    <w:rsid w:val="00EB721D"/>
    <w:rsid w:val="00EC00D6"/>
    <w:rsid w:val="00EC1273"/>
    <w:rsid w:val="00EC2002"/>
    <w:rsid w:val="00EC2F4F"/>
    <w:rsid w:val="00EC3682"/>
    <w:rsid w:val="00EC3A93"/>
    <w:rsid w:val="00EC6A17"/>
    <w:rsid w:val="00EC77AE"/>
    <w:rsid w:val="00EC7E42"/>
    <w:rsid w:val="00ED4A7E"/>
    <w:rsid w:val="00ED5646"/>
    <w:rsid w:val="00ED5782"/>
    <w:rsid w:val="00ED622B"/>
    <w:rsid w:val="00ED6759"/>
    <w:rsid w:val="00EE0C57"/>
    <w:rsid w:val="00EE2EE2"/>
    <w:rsid w:val="00EE2EED"/>
    <w:rsid w:val="00EE3D4D"/>
    <w:rsid w:val="00EE498C"/>
    <w:rsid w:val="00EE52F7"/>
    <w:rsid w:val="00EE5B37"/>
    <w:rsid w:val="00EE5D2B"/>
    <w:rsid w:val="00EE74B3"/>
    <w:rsid w:val="00EF03A1"/>
    <w:rsid w:val="00EF06E4"/>
    <w:rsid w:val="00EF0B02"/>
    <w:rsid w:val="00EF0BB5"/>
    <w:rsid w:val="00EF18F6"/>
    <w:rsid w:val="00EF216C"/>
    <w:rsid w:val="00EF4E8C"/>
    <w:rsid w:val="00EF722A"/>
    <w:rsid w:val="00F023B6"/>
    <w:rsid w:val="00F02798"/>
    <w:rsid w:val="00F02BFA"/>
    <w:rsid w:val="00F02E90"/>
    <w:rsid w:val="00F034AA"/>
    <w:rsid w:val="00F04152"/>
    <w:rsid w:val="00F0424F"/>
    <w:rsid w:val="00F044FD"/>
    <w:rsid w:val="00F04939"/>
    <w:rsid w:val="00F05727"/>
    <w:rsid w:val="00F06AFB"/>
    <w:rsid w:val="00F06D29"/>
    <w:rsid w:val="00F07A5A"/>
    <w:rsid w:val="00F101AD"/>
    <w:rsid w:val="00F10FEE"/>
    <w:rsid w:val="00F1170F"/>
    <w:rsid w:val="00F13129"/>
    <w:rsid w:val="00F13B08"/>
    <w:rsid w:val="00F16BD0"/>
    <w:rsid w:val="00F16F33"/>
    <w:rsid w:val="00F17390"/>
    <w:rsid w:val="00F17E0A"/>
    <w:rsid w:val="00F20F67"/>
    <w:rsid w:val="00F23876"/>
    <w:rsid w:val="00F23C6B"/>
    <w:rsid w:val="00F269B7"/>
    <w:rsid w:val="00F278B3"/>
    <w:rsid w:val="00F279C5"/>
    <w:rsid w:val="00F27CAE"/>
    <w:rsid w:val="00F31054"/>
    <w:rsid w:val="00F32475"/>
    <w:rsid w:val="00F32A09"/>
    <w:rsid w:val="00F406CD"/>
    <w:rsid w:val="00F40A99"/>
    <w:rsid w:val="00F42C0C"/>
    <w:rsid w:val="00F4368F"/>
    <w:rsid w:val="00F43F5E"/>
    <w:rsid w:val="00F4427C"/>
    <w:rsid w:val="00F44B83"/>
    <w:rsid w:val="00F44FAC"/>
    <w:rsid w:val="00F456C0"/>
    <w:rsid w:val="00F45E8D"/>
    <w:rsid w:val="00F46AD7"/>
    <w:rsid w:val="00F46DE1"/>
    <w:rsid w:val="00F50511"/>
    <w:rsid w:val="00F51775"/>
    <w:rsid w:val="00F53C65"/>
    <w:rsid w:val="00F53E94"/>
    <w:rsid w:val="00F542AE"/>
    <w:rsid w:val="00F54D49"/>
    <w:rsid w:val="00F55F55"/>
    <w:rsid w:val="00F56DD7"/>
    <w:rsid w:val="00F6097C"/>
    <w:rsid w:val="00F61112"/>
    <w:rsid w:val="00F62341"/>
    <w:rsid w:val="00F6433F"/>
    <w:rsid w:val="00F66540"/>
    <w:rsid w:val="00F66A70"/>
    <w:rsid w:val="00F70EF3"/>
    <w:rsid w:val="00F711E8"/>
    <w:rsid w:val="00F71F6A"/>
    <w:rsid w:val="00F72ACA"/>
    <w:rsid w:val="00F7357D"/>
    <w:rsid w:val="00F76332"/>
    <w:rsid w:val="00F769AF"/>
    <w:rsid w:val="00F77B5D"/>
    <w:rsid w:val="00F77EBE"/>
    <w:rsid w:val="00F8009B"/>
    <w:rsid w:val="00F824CA"/>
    <w:rsid w:val="00F83FC0"/>
    <w:rsid w:val="00F85157"/>
    <w:rsid w:val="00F85413"/>
    <w:rsid w:val="00F854FE"/>
    <w:rsid w:val="00F857A1"/>
    <w:rsid w:val="00F86190"/>
    <w:rsid w:val="00F875E4"/>
    <w:rsid w:val="00F877E9"/>
    <w:rsid w:val="00F90F0C"/>
    <w:rsid w:val="00F94C88"/>
    <w:rsid w:val="00F96411"/>
    <w:rsid w:val="00FA1246"/>
    <w:rsid w:val="00FA174B"/>
    <w:rsid w:val="00FA3196"/>
    <w:rsid w:val="00FA442C"/>
    <w:rsid w:val="00FA54C4"/>
    <w:rsid w:val="00FA607F"/>
    <w:rsid w:val="00FA6AA1"/>
    <w:rsid w:val="00FA7C59"/>
    <w:rsid w:val="00FB0211"/>
    <w:rsid w:val="00FB231D"/>
    <w:rsid w:val="00FB3890"/>
    <w:rsid w:val="00FB3EA8"/>
    <w:rsid w:val="00FB3EC6"/>
    <w:rsid w:val="00FB4827"/>
    <w:rsid w:val="00FB565F"/>
    <w:rsid w:val="00FC065E"/>
    <w:rsid w:val="00FC0EB9"/>
    <w:rsid w:val="00FC2A91"/>
    <w:rsid w:val="00FC2D38"/>
    <w:rsid w:val="00FC2D59"/>
    <w:rsid w:val="00FC3532"/>
    <w:rsid w:val="00FC3B88"/>
    <w:rsid w:val="00FC404A"/>
    <w:rsid w:val="00FC5DF8"/>
    <w:rsid w:val="00FC6330"/>
    <w:rsid w:val="00FC6B82"/>
    <w:rsid w:val="00FD045A"/>
    <w:rsid w:val="00FD07A5"/>
    <w:rsid w:val="00FD0ABE"/>
    <w:rsid w:val="00FD159E"/>
    <w:rsid w:val="00FD1D0D"/>
    <w:rsid w:val="00FD1E48"/>
    <w:rsid w:val="00FD5101"/>
    <w:rsid w:val="00FD5CD0"/>
    <w:rsid w:val="00FD649B"/>
    <w:rsid w:val="00FD6E70"/>
    <w:rsid w:val="00FD761D"/>
    <w:rsid w:val="00FD79C1"/>
    <w:rsid w:val="00FE013B"/>
    <w:rsid w:val="00FE134B"/>
    <w:rsid w:val="00FE160C"/>
    <w:rsid w:val="00FE1784"/>
    <w:rsid w:val="00FE1EB5"/>
    <w:rsid w:val="00FE3F80"/>
    <w:rsid w:val="00FE45D9"/>
    <w:rsid w:val="00FE527B"/>
    <w:rsid w:val="00FE5A18"/>
    <w:rsid w:val="00FE6B2B"/>
    <w:rsid w:val="00FE793B"/>
    <w:rsid w:val="00FF10FB"/>
    <w:rsid w:val="00FF2BAD"/>
    <w:rsid w:val="00FF2EFB"/>
    <w:rsid w:val="00FF357D"/>
    <w:rsid w:val="00FF47F0"/>
    <w:rsid w:val="00FF4B53"/>
    <w:rsid w:val="00FF4C44"/>
    <w:rsid w:val="00FF4CA4"/>
    <w:rsid w:val="00FF5D84"/>
    <w:rsid w:val="00FF6191"/>
    <w:rsid w:val="00FF67C1"/>
    <w:rsid w:val="00FF73FE"/>
    <w:rsid w:val="00FF7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4C0F1"/>
  <w15:chartTrackingRefBased/>
  <w15:docId w15:val="{8F8E924F-3746-4273-99DB-8586E798C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D2B"/>
    <w:pPr>
      <w:spacing w:line="256" w:lineRule="auto"/>
    </w:pPr>
    <w:rPr>
      <w:rFonts w:ascii="Times New Roman" w:hAnsi="Times New Roman"/>
    </w:rPr>
  </w:style>
  <w:style w:type="paragraph" w:styleId="Heading1">
    <w:name w:val="heading 1"/>
    <w:basedOn w:val="Normal"/>
    <w:next w:val="Normal"/>
    <w:link w:val="Heading1Char"/>
    <w:uiPriority w:val="9"/>
    <w:qFormat/>
    <w:rsid w:val="006B7D2B"/>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B7D2B"/>
    <w:pPr>
      <w:keepNext/>
      <w:keepLines/>
      <w:spacing w:before="40" w:after="0"/>
      <w:outlineLvl w:val="1"/>
    </w:pPr>
    <w:rPr>
      <w:rFonts w:eastAsiaTheme="majorEastAsia" w:cstheme="majorBidi"/>
      <w:b/>
      <w:sz w:val="24"/>
      <w:szCs w:val="24"/>
    </w:rPr>
  </w:style>
  <w:style w:type="paragraph" w:styleId="Heading3">
    <w:name w:val="heading 3"/>
    <w:basedOn w:val="Normal"/>
    <w:next w:val="Normal"/>
    <w:link w:val="Heading3Char"/>
    <w:uiPriority w:val="9"/>
    <w:unhideWhenUsed/>
    <w:qFormat/>
    <w:rsid w:val="006B7D2B"/>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6B7D2B"/>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B7D2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D2B"/>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B7D2B"/>
    <w:rPr>
      <w:rFonts w:ascii="Times New Roman" w:eastAsiaTheme="majorEastAsia" w:hAnsi="Times New Roman" w:cstheme="majorBidi"/>
      <w:b/>
      <w:sz w:val="24"/>
      <w:szCs w:val="24"/>
    </w:rPr>
  </w:style>
  <w:style w:type="character" w:customStyle="1" w:styleId="Heading3Char">
    <w:name w:val="Heading 3 Char"/>
    <w:basedOn w:val="DefaultParagraphFont"/>
    <w:link w:val="Heading3"/>
    <w:uiPriority w:val="9"/>
    <w:rsid w:val="006B7D2B"/>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6B7D2B"/>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semiHidden/>
    <w:rsid w:val="006B7D2B"/>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6B7D2B"/>
    <w:rPr>
      <w:color w:val="0000FF"/>
      <w:u w:val="single"/>
    </w:rPr>
  </w:style>
  <w:style w:type="character" w:styleId="FollowedHyperlink">
    <w:name w:val="FollowedHyperlink"/>
    <w:basedOn w:val="DefaultParagraphFont"/>
    <w:uiPriority w:val="99"/>
    <w:semiHidden/>
    <w:unhideWhenUsed/>
    <w:rsid w:val="006B7D2B"/>
    <w:rPr>
      <w:color w:val="954F72" w:themeColor="followedHyperlink"/>
      <w:u w:val="single"/>
    </w:rPr>
  </w:style>
  <w:style w:type="paragraph" w:customStyle="1" w:styleId="msonormal0">
    <w:name w:val="msonormal"/>
    <w:basedOn w:val="Normal"/>
    <w:uiPriority w:val="99"/>
    <w:semiHidden/>
    <w:rsid w:val="006B7D2B"/>
    <w:pPr>
      <w:spacing w:before="100" w:beforeAutospacing="1" w:after="100" w:afterAutospacing="1" w:line="240" w:lineRule="auto"/>
    </w:pPr>
    <w:rPr>
      <w:rFonts w:eastAsia="Times New Roman" w:cs="Times New Roman"/>
      <w:sz w:val="24"/>
      <w:szCs w:val="24"/>
    </w:rPr>
  </w:style>
  <w:style w:type="paragraph" w:styleId="NormalWeb">
    <w:name w:val="Normal (Web)"/>
    <w:basedOn w:val="Normal"/>
    <w:uiPriority w:val="99"/>
    <w:semiHidden/>
    <w:unhideWhenUsed/>
    <w:rsid w:val="006B7D2B"/>
    <w:pPr>
      <w:spacing w:before="100" w:beforeAutospacing="1" w:after="100" w:afterAutospacing="1" w:line="240" w:lineRule="auto"/>
    </w:pPr>
    <w:rPr>
      <w:rFonts w:eastAsia="Times New Roman" w:cs="Times New Roman"/>
      <w:sz w:val="24"/>
      <w:szCs w:val="24"/>
    </w:rPr>
  </w:style>
  <w:style w:type="paragraph" w:styleId="CommentText">
    <w:name w:val="annotation text"/>
    <w:basedOn w:val="Normal"/>
    <w:link w:val="CommentTextChar"/>
    <w:uiPriority w:val="99"/>
    <w:unhideWhenUsed/>
    <w:rsid w:val="006B7D2B"/>
    <w:pPr>
      <w:spacing w:line="240" w:lineRule="auto"/>
    </w:pPr>
    <w:rPr>
      <w:sz w:val="20"/>
      <w:szCs w:val="20"/>
    </w:rPr>
  </w:style>
  <w:style w:type="character" w:customStyle="1" w:styleId="CommentTextChar">
    <w:name w:val="Comment Text Char"/>
    <w:basedOn w:val="DefaultParagraphFont"/>
    <w:link w:val="CommentText"/>
    <w:uiPriority w:val="99"/>
    <w:rsid w:val="006B7D2B"/>
    <w:rPr>
      <w:rFonts w:ascii="Times New Roman" w:hAnsi="Times New Roman"/>
      <w:sz w:val="20"/>
      <w:szCs w:val="20"/>
    </w:rPr>
  </w:style>
  <w:style w:type="paragraph" w:styleId="Header">
    <w:name w:val="header"/>
    <w:basedOn w:val="Normal"/>
    <w:link w:val="HeaderChar"/>
    <w:uiPriority w:val="99"/>
    <w:unhideWhenUsed/>
    <w:rsid w:val="006B7D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7D2B"/>
    <w:rPr>
      <w:rFonts w:ascii="Times New Roman" w:hAnsi="Times New Roman"/>
    </w:rPr>
  </w:style>
  <w:style w:type="paragraph" w:styleId="Footer">
    <w:name w:val="footer"/>
    <w:basedOn w:val="Normal"/>
    <w:link w:val="FooterChar"/>
    <w:uiPriority w:val="99"/>
    <w:unhideWhenUsed/>
    <w:rsid w:val="006B7D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7D2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B7D2B"/>
    <w:rPr>
      <w:b/>
      <w:bCs/>
    </w:rPr>
  </w:style>
  <w:style w:type="character" w:customStyle="1" w:styleId="CommentSubjectChar">
    <w:name w:val="Comment Subject Char"/>
    <w:basedOn w:val="CommentTextChar"/>
    <w:link w:val="CommentSubject"/>
    <w:uiPriority w:val="99"/>
    <w:semiHidden/>
    <w:rsid w:val="006B7D2B"/>
    <w:rPr>
      <w:rFonts w:ascii="Times New Roman" w:hAnsi="Times New Roman"/>
      <w:b/>
      <w:bCs/>
      <w:sz w:val="20"/>
      <w:szCs w:val="20"/>
    </w:rPr>
  </w:style>
  <w:style w:type="paragraph" w:styleId="BalloonText">
    <w:name w:val="Balloon Text"/>
    <w:basedOn w:val="Normal"/>
    <w:link w:val="BalloonTextChar"/>
    <w:uiPriority w:val="99"/>
    <w:semiHidden/>
    <w:unhideWhenUsed/>
    <w:rsid w:val="006B7D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D2B"/>
    <w:rPr>
      <w:rFonts w:ascii="Segoe UI" w:hAnsi="Segoe UI" w:cs="Segoe UI"/>
      <w:sz w:val="18"/>
      <w:szCs w:val="18"/>
    </w:rPr>
  </w:style>
  <w:style w:type="paragraph" w:styleId="NoSpacing">
    <w:name w:val="No Spacing"/>
    <w:uiPriority w:val="1"/>
    <w:qFormat/>
    <w:rsid w:val="006B7D2B"/>
    <w:pPr>
      <w:spacing w:after="0" w:line="240" w:lineRule="auto"/>
    </w:pPr>
    <w:rPr>
      <w:rFonts w:ascii="Times New Roman" w:hAnsi="Times New Roman"/>
    </w:rPr>
  </w:style>
  <w:style w:type="paragraph" w:styleId="Revision">
    <w:name w:val="Revision"/>
    <w:uiPriority w:val="99"/>
    <w:semiHidden/>
    <w:rsid w:val="006B7D2B"/>
    <w:pPr>
      <w:spacing w:after="0" w:line="240" w:lineRule="auto"/>
    </w:pPr>
    <w:rPr>
      <w:rFonts w:ascii="Times New Roman" w:hAnsi="Times New Roman"/>
    </w:rPr>
  </w:style>
  <w:style w:type="paragraph" w:styleId="ListParagraph">
    <w:name w:val="List Paragraph"/>
    <w:basedOn w:val="Normal"/>
    <w:uiPriority w:val="34"/>
    <w:qFormat/>
    <w:rsid w:val="006B7D2B"/>
    <w:pPr>
      <w:ind w:left="720"/>
      <w:contextualSpacing/>
    </w:pPr>
  </w:style>
  <w:style w:type="paragraph" w:styleId="Bibliography">
    <w:name w:val="Bibliography"/>
    <w:basedOn w:val="Normal"/>
    <w:next w:val="Normal"/>
    <w:uiPriority w:val="37"/>
    <w:unhideWhenUsed/>
    <w:rsid w:val="006B7D2B"/>
    <w:pPr>
      <w:spacing w:after="240" w:line="240" w:lineRule="auto"/>
    </w:pPr>
  </w:style>
  <w:style w:type="paragraph" w:customStyle="1" w:styleId="paragraph">
    <w:name w:val="paragraph"/>
    <w:basedOn w:val="Normal"/>
    <w:uiPriority w:val="99"/>
    <w:semiHidden/>
    <w:rsid w:val="006B7D2B"/>
    <w:pPr>
      <w:spacing w:before="100" w:beforeAutospacing="1" w:after="100" w:afterAutospacing="1" w:line="240" w:lineRule="auto"/>
    </w:pPr>
    <w:rPr>
      <w:rFonts w:eastAsia="Times New Roman" w:cs="Times New Roman"/>
      <w:sz w:val="24"/>
      <w:szCs w:val="24"/>
    </w:rPr>
  </w:style>
  <w:style w:type="character" w:styleId="CommentReference">
    <w:name w:val="annotation reference"/>
    <w:basedOn w:val="DefaultParagraphFont"/>
    <w:uiPriority w:val="99"/>
    <w:semiHidden/>
    <w:unhideWhenUsed/>
    <w:rsid w:val="006B7D2B"/>
    <w:rPr>
      <w:sz w:val="16"/>
      <w:szCs w:val="16"/>
    </w:rPr>
  </w:style>
  <w:style w:type="character" w:styleId="SubtleEmphasis">
    <w:name w:val="Subtle Emphasis"/>
    <w:basedOn w:val="DefaultParagraphFont"/>
    <w:uiPriority w:val="19"/>
    <w:qFormat/>
    <w:rsid w:val="006B7D2B"/>
    <w:rPr>
      <w:i/>
      <w:iCs/>
      <w:color w:val="404040" w:themeColor="text1" w:themeTint="BF"/>
    </w:rPr>
  </w:style>
  <w:style w:type="character" w:styleId="IntenseEmphasis">
    <w:name w:val="Intense Emphasis"/>
    <w:basedOn w:val="DefaultParagraphFont"/>
    <w:uiPriority w:val="21"/>
    <w:qFormat/>
    <w:rsid w:val="006B7D2B"/>
    <w:rPr>
      <w:i/>
      <w:iCs/>
      <w:color w:val="4472C4" w:themeColor="accent1"/>
    </w:rPr>
  </w:style>
  <w:style w:type="character" w:customStyle="1" w:styleId="normaltextrun">
    <w:name w:val="normaltextrun"/>
    <w:basedOn w:val="DefaultParagraphFont"/>
    <w:rsid w:val="006B7D2B"/>
  </w:style>
  <w:style w:type="character" w:customStyle="1" w:styleId="spellingerror">
    <w:name w:val="spellingerror"/>
    <w:basedOn w:val="DefaultParagraphFont"/>
    <w:rsid w:val="006B7D2B"/>
  </w:style>
  <w:style w:type="character" w:customStyle="1" w:styleId="hgkelc">
    <w:name w:val="hgkelc"/>
    <w:basedOn w:val="DefaultParagraphFont"/>
    <w:rsid w:val="006B7D2B"/>
  </w:style>
  <w:style w:type="character" w:customStyle="1" w:styleId="eop">
    <w:name w:val="eop"/>
    <w:basedOn w:val="DefaultParagraphFont"/>
    <w:rsid w:val="006B7D2B"/>
  </w:style>
  <w:style w:type="table" w:styleId="TableGrid">
    <w:name w:val="Table Grid"/>
    <w:basedOn w:val="TableNormal"/>
    <w:uiPriority w:val="39"/>
    <w:rsid w:val="006B7D2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6B7D2B"/>
    <w:rPr>
      <w:color w:val="2B579A"/>
      <w:shd w:val="clear" w:color="auto" w:fill="E1DFDD"/>
    </w:rPr>
  </w:style>
  <w:style w:type="character" w:styleId="UnresolvedMention">
    <w:name w:val="Unresolved Mention"/>
    <w:basedOn w:val="DefaultParagraphFont"/>
    <w:uiPriority w:val="99"/>
    <w:unhideWhenUsed/>
    <w:rsid w:val="00F77EBE"/>
    <w:rPr>
      <w:color w:val="605E5C"/>
      <w:shd w:val="clear" w:color="auto" w:fill="E1DFDD"/>
    </w:rPr>
  </w:style>
  <w:style w:type="paragraph" w:customStyle="1" w:styleId="xxxxmsonormal">
    <w:name w:val="x_x_x_x_msonormal"/>
    <w:basedOn w:val="Normal"/>
    <w:rsid w:val="00E84623"/>
    <w:pPr>
      <w:spacing w:after="0" w:line="240" w:lineRule="auto"/>
    </w:pPr>
    <w:rPr>
      <w:rFonts w:ascii="Calibri" w:hAnsi="Calibri" w:cs="Calibri"/>
    </w:rPr>
  </w:style>
  <w:style w:type="character" w:customStyle="1" w:styleId="xxxxmsocommentreference">
    <w:name w:val="x_x_x_x_msocommentreference"/>
    <w:basedOn w:val="DefaultParagraphFont"/>
    <w:rsid w:val="00E84623"/>
  </w:style>
  <w:style w:type="character" w:customStyle="1" w:styleId="OrangeText">
    <w:name w:val="OrangeText"/>
    <w:basedOn w:val="DefaultParagraphFont"/>
    <w:uiPriority w:val="1"/>
    <w:qFormat/>
    <w:rsid w:val="000B5511"/>
    <w:rPr>
      <w:rFonts w:asciiTheme="majorHAnsi" w:hAnsiTheme="majorHAnsi"/>
      <w:i/>
      <w:color w:val="FFC000"/>
      <w:sz w:val="24"/>
    </w:rPr>
  </w:style>
  <w:style w:type="character" w:customStyle="1" w:styleId="GreyCharacter">
    <w:name w:val="GreyCharacter"/>
    <w:basedOn w:val="DefaultParagraphFont"/>
    <w:uiPriority w:val="1"/>
    <w:qFormat/>
    <w:rsid w:val="000B5511"/>
    <w:rPr>
      <w:rFonts w:asciiTheme="majorHAnsi" w:hAnsiTheme="majorHAnsi"/>
      <w:color w:val="BFBFBF" w:themeColor="background1" w:themeShade="BF"/>
      <w:sz w:val="24"/>
    </w:rPr>
  </w:style>
  <w:style w:type="character" w:customStyle="1" w:styleId="yellowHighlight">
    <w:name w:val="yellowHighlight"/>
    <w:basedOn w:val="DefaultParagraphFont"/>
    <w:uiPriority w:val="1"/>
    <w:qFormat/>
    <w:rsid w:val="000B5511"/>
  </w:style>
  <w:style w:type="character" w:styleId="Strong">
    <w:name w:val="Strong"/>
    <w:basedOn w:val="DefaultParagraphFont"/>
    <w:uiPriority w:val="22"/>
    <w:qFormat/>
    <w:rsid w:val="000B5511"/>
    <w:rPr>
      <w:b/>
      <w:bCs/>
    </w:rPr>
  </w:style>
  <w:style w:type="paragraph" w:styleId="Title">
    <w:name w:val="Title"/>
    <w:basedOn w:val="Normal"/>
    <w:next w:val="Normal"/>
    <w:link w:val="TitleChar"/>
    <w:uiPriority w:val="10"/>
    <w:qFormat/>
    <w:rsid w:val="006E76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76E2"/>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DB05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045358">
      <w:bodyDiv w:val="1"/>
      <w:marLeft w:val="0"/>
      <w:marRight w:val="0"/>
      <w:marTop w:val="0"/>
      <w:marBottom w:val="0"/>
      <w:divBdr>
        <w:top w:val="none" w:sz="0" w:space="0" w:color="auto"/>
        <w:left w:val="none" w:sz="0" w:space="0" w:color="auto"/>
        <w:bottom w:val="none" w:sz="0" w:space="0" w:color="auto"/>
        <w:right w:val="none" w:sz="0" w:space="0" w:color="auto"/>
      </w:divBdr>
    </w:div>
    <w:div w:id="529222603">
      <w:bodyDiv w:val="1"/>
      <w:marLeft w:val="0"/>
      <w:marRight w:val="0"/>
      <w:marTop w:val="0"/>
      <w:marBottom w:val="0"/>
      <w:divBdr>
        <w:top w:val="none" w:sz="0" w:space="0" w:color="auto"/>
        <w:left w:val="none" w:sz="0" w:space="0" w:color="auto"/>
        <w:bottom w:val="none" w:sz="0" w:space="0" w:color="auto"/>
        <w:right w:val="none" w:sz="0" w:space="0" w:color="auto"/>
      </w:divBdr>
    </w:div>
    <w:div w:id="1892689339">
      <w:bodyDiv w:val="1"/>
      <w:marLeft w:val="0"/>
      <w:marRight w:val="0"/>
      <w:marTop w:val="0"/>
      <w:marBottom w:val="0"/>
      <w:divBdr>
        <w:top w:val="none" w:sz="0" w:space="0" w:color="auto"/>
        <w:left w:val="none" w:sz="0" w:space="0" w:color="auto"/>
        <w:bottom w:val="none" w:sz="0" w:space="0" w:color="auto"/>
        <w:right w:val="none" w:sz="0" w:space="0" w:color="auto"/>
      </w:divBdr>
      <w:divsChild>
        <w:div w:id="329872682">
          <w:marLeft w:val="0"/>
          <w:marRight w:val="0"/>
          <w:marTop w:val="0"/>
          <w:marBottom w:val="0"/>
          <w:divBdr>
            <w:top w:val="none" w:sz="0" w:space="0" w:color="auto"/>
            <w:left w:val="none" w:sz="0" w:space="0" w:color="auto"/>
            <w:bottom w:val="none" w:sz="0" w:space="0" w:color="auto"/>
            <w:right w:val="none" w:sz="0" w:space="0" w:color="auto"/>
          </w:divBdr>
          <w:divsChild>
            <w:div w:id="888765235">
              <w:marLeft w:val="0"/>
              <w:marRight w:val="0"/>
              <w:marTop w:val="0"/>
              <w:marBottom w:val="0"/>
              <w:divBdr>
                <w:top w:val="none" w:sz="0" w:space="0" w:color="auto"/>
                <w:left w:val="none" w:sz="0" w:space="0" w:color="auto"/>
                <w:bottom w:val="none" w:sz="0" w:space="0" w:color="auto"/>
                <w:right w:val="none" w:sz="0" w:space="0" w:color="auto"/>
              </w:divBdr>
            </w:div>
            <w:div w:id="2100906760">
              <w:marLeft w:val="0"/>
              <w:marRight w:val="0"/>
              <w:marTop w:val="0"/>
              <w:marBottom w:val="0"/>
              <w:divBdr>
                <w:top w:val="none" w:sz="0" w:space="0" w:color="auto"/>
                <w:left w:val="none" w:sz="0" w:space="0" w:color="auto"/>
                <w:bottom w:val="none" w:sz="0" w:space="0" w:color="auto"/>
                <w:right w:val="none" w:sz="0" w:space="0" w:color="auto"/>
              </w:divBdr>
            </w:div>
            <w:div w:id="310643195">
              <w:marLeft w:val="0"/>
              <w:marRight w:val="0"/>
              <w:marTop w:val="0"/>
              <w:marBottom w:val="0"/>
              <w:divBdr>
                <w:top w:val="none" w:sz="0" w:space="0" w:color="auto"/>
                <w:left w:val="none" w:sz="0" w:space="0" w:color="auto"/>
                <w:bottom w:val="none" w:sz="0" w:space="0" w:color="auto"/>
                <w:right w:val="none" w:sz="0" w:space="0" w:color="auto"/>
              </w:divBdr>
            </w:div>
            <w:div w:id="159771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9F7A1B89D464874E824B68A3083A448A" ma:contentTypeVersion="1" ma:contentTypeDescription="Information Product Document Content Type" ma:contentTypeScope="" ma:versionID="ca7f68bad49ce2cf1358a6ddb930e6c1">
  <xsd:schema xmlns:xsd="http://www.w3.org/2001/XMLSchema" xmlns:xs="http://www.w3.org/2001/XMLSchema" xmlns:p="http://schemas.microsoft.com/office/2006/metadata/properties" xmlns:ns1="http://schemas.microsoft.com/sharepoint/v3" targetNamespace="http://schemas.microsoft.com/office/2006/metadata/properties" ma:root="true" ma:fieldsID="f3a9ba7d19b171ee53e1ab362c331adf"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BAO approved manuscript</DocumentType>
    <DocumentDescription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47B3185-33F5-46FB-9FF1-5A233D5BD8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E8F811-A24D-44E6-B32A-5569D3CD3AA3}">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8731BAEB-1F5C-4EC4-9EEC-EB0F6CE3F0B4}">
  <ds:schemaRefs>
    <ds:schemaRef ds:uri="http://schemas.openxmlformats.org/officeDocument/2006/bibliography"/>
  </ds:schemaRefs>
</ds:datastoreItem>
</file>

<file path=customXml/itemProps4.xml><?xml version="1.0" encoding="utf-8"?>
<ds:datastoreItem xmlns:ds="http://schemas.openxmlformats.org/officeDocument/2006/customXml" ds:itemID="{38A63C1F-54BE-475B-AD1F-21FE016AB99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2109</Words>
  <Characters>1202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4</CharactersWithSpaces>
  <SharedDoc>false</SharedDoc>
  <HLinks>
    <vt:vector size="12" baseType="variant">
      <vt:variant>
        <vt:i4>4784215</vt:i4>
      </vt:variant>
      <vt:variant>
        <vt:i4>651</vt:i4>
      </vt:variant>
      <vt:variant>
        <vt:i4>0</vt:i4>
      </vt:variant>
      <vt:variant>
        <vt:i4>5</vt:i4>
      </vt:variant>
      <vt:variant>
        <vt:lpwstr>https://pubs.usgs.gov/circ/1367/</vt:lpwstr>
      </vt:variant>
      <vt:variant>
        <vt:lpwstr/>
      </vt:variant>
      <vt:variant>
        <vt:i4>2752526</vt:i4>
      </vt:variant>
      <vt:variant>
        <vt:i4>0</vt:i4>
      </vt:variant>
      <vt:variant>
        <vt:i4>0</vt:i4>
      </vt:variant>
      <vt:variant>
        <vt:i4>5</vt:i4>
      </vt:variant>
      <vt:variant>
        <vt:lpwstr>mailto:soliver@usgs.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ken, Luke C</dc:creator>
  <cp:keywords/>
  <dc:description/>
  <cp:lastModifiedBy>Loken, Luke C</cp:lastModifiedBy>
  <cp:revision>7</cp:revision>
  <cp:lastPrinted>2022-09-12T16:17:00Z</cp:lastPrinted>
  <dcterms:created xsi:type="dcterms:W3CDTF">2022-09-12T16:15:00Z</dcterms:created>
  <dcterms:modified xsi:type="dcterms:W3CDTF">2022-09-1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NjLnPyvb"/&gt;&lt;style id="http://www.zotero.org/styles/environmental-toxicology-and-chemistry" hasBibliography="1" bibliographyStyleHasBeenSet="1"/&gt;&lt;prefs&gt;&lt;pref name="fieldType" value="Field"/&gt;&lt;/pref</vt:lpwstr>
  </property>
  <property fmtid="{D5CDD505-2E9C-101B-9397-08002B2CF9AE}" pid="3" name="ZOTERO_PREF_2">
    <vt:lpwstr>s&gt;&lt;/data&gt;</vt:lpwstr>
  </property>
  <property fmtid="{D5CDD505-2E9C-101B-9397-08002B2CF9AE}" pid="4" name="ContentTypeId">
    <vt:lpwstr>0x0101006BD571182E2C4DE7854527CFFCE1B0FE009F7A1B89D464874E824B68A3083A448A</vt:lpwstr>
  </property>
</Properties>
</file>